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242F" w:rsidRPr="0026242F" w:rsidRDefault="0026242F" w:rsidP="00200FAE">
      <w:pPr>
        <w:spacing w:after="0" w:line="360" w:lineRule="auto"/>
        <w:contextualSpacing/>
        <w:rPr>
          <w:b/>
          <w:bCs/>
        </w:rPr>
      </w:pPr>
      <w:r w:rsidRPr="0026242F">
        <w:rPr>
          <w:b/>
          <w:bCs/>
        </w:rPr>
        <w:t xml:space="preserve">The latest treatment </w:t>
      </w:r>
      <w:r>
        <w:rPr>
          <w:b/>
          <w:bCs/>
        </w:rPr>
        <w:t xml:space="preserve">options </w:t>
      </w:r>
      <w:r w:rsidRPr="0026242F">
        <w:rPr>
          <w:b/>
          <w:bCs/>
        </w:rPr>
        <w:t>for bladder cancer</w:t>
      </w:r>
    </w:p>
    <w:p w:rsidR="0026242F" w:rsidRPr="004E440E" w:rsidRDefault="0026242F" w:rsidP="00200FAE">
      <w:pPr>
        <w:spacing w:after="0" w:line="360" w:lineRule="auto"/>
        <w:contextualSpacing/>
        <w:rPr>
          <w:vertAlign w:val="subscript"/>
        </w:rPr>
      </w:pPr>
    </w:p>
    <w:p w:rsidR="0026242F" w:rsidRPr="0026242F" w:rsidRDefault="0026242F" w:rsidP="00200FAE">
      <w:pPr>
        <w:spacing w:after="0" w:line="360" w:lineRule="auto"/>
        <w:contextualSpacing/>
        <w:rPr>
          <w:lang w:val="fr-FR"/>
        </w:rPr>
      </w:pPr>
      <w:r w:rsidRPr="0026242F">
        <w:rPr>
          <w:lang w:val="fr-FR"/>
        </w:rPr>
        <w:t>Simon J Crabb</w:t>
      </w:r>
      <w:r w:rsidRPr="0026242F">
        <w:rPr>
          <w:vertAlign w:val="superscript"/>
          <w:lang w:val="fr-FR"/>
        </w:rPr>
        <w:t>†,*</w:t>
      </w:r>
      <w:r w:rsidRPr="0026242F">
        <w:rPr>
          <w:lang w:val="fr-FR"/>
        </w:rPr>
        <w:t>, James Douglas</w:t>
      </w:r>
      <w:r w:rsidRPr="0026242F">
        <w:rPr>
          <w:vertAlign w:val="superscript"/>
          <w:lang w:val="fr-FR"/>
        </w:rPr>
        <w:t>‡</w:t>
      </w:r>
    </w:p>
    <w:p w:rsidR="0026242F" w:rsidRPr="0026242F" w:rsidRDefault="0026242F" w:rsidP="00200FAE">
      <w:pPr>
        <w:spacing w:after="0" w:line="360" w:lineRule="auto"/>
        <w:contextualSpacing/>
        <w:rPr>
          <w:lang w:val="fr-FR"/>
        </w:rPr>
      </w:pPr>
    </w:p>
    <w:p w:rsidR="0026242F" w:rsidRDefault="0026242F" w:rsidP="00200FAE">
      <w:pPr>
        <w:spacing w:after="0" w:line="360" w:lineRule="auto"/>
        <w:contextualSpacing/>
      </w:pPr>
      <w:r w:rsidRPr="0026242F">
        <w:rPr>
          <w:vertAlign w:val="superscript"/>
        </w:rPr>
        <w:t>†</w:t>
      </w:r>
      <w:r>
        <w:t>Cancer Sciences Unit, Faculty of Medicine, University of Southampton, Southampton, UK</w:t>
      </w:r>
    </w:p>
    <w:p w:rsidR="0026242F" w:rsidRDefault="0026242F" w:rsidP="00200FAE">
      <w:pPr>
        <w:spacing w:after="0" w:line="360" w:lineRule="auto"/>
        <w:contextualSpacing/>
      </w:pPr>
      <w:r w:rsidRPr="0026242F">
        <w:rPr>
          <w:vertAlign w:val="superscript"/>
        </w:rPr>
        <w:t>‡</w:t>
      </w:r>
      <w:r>
        <w:t>Department of Urology, University Hospital Southampton NHS Foundation Trust, Southampton, UK</w:t>
      </w:r>
    </w:p>
    <w:p w:rsidR="0026242F" w:rsidRDefault="0026242F" w:rsidP="00200FAE">
      <w:pPr>
        <w:spacing w:after="0" w:line="360" w:lineRule="auto"/>
        <w:contextualSpacing/>
      </w:pPr>
    </w:p>
    <w:p w:rsidR="0026242F" w:rsidRDefault="0026242F" w:rsidP="00200FAE">
      <w:pPr>
        <w:spacing w:after="0" w:line="360" w:lineRule="auto"/>
        <w:contextualSpacing/>
      </w:pPr>
      <w:r w:rsidRPr="0026242F">
        <w:rPr>
          <w:vertAlign w:val="superscript"/>
        </w:rPr>
        <w:t>*</w:t>
      </w:r>
      <w:r w:rsidRPr="0026242F">
        <w:t>Correspondence address.</w:t>
      </w:r>
      <w:r>
        <w:t xml:space="preserve"> </w:t>
      </w:r>
      <w:r w:rsidRPr="0026242F">
        <w:t xml:space="preserve">Cancer Sciences </w:t>
      </w:r>
      <w:r>
        <w:t>Building</w:t>
      </w:r>
      <w:r w:rsidRPr="0026242F">
        <w:t xml:space="preserve">, University of Southampton, </w:t>
      </w:r>
      <w:r>
        <w:t xml:space="preserve">Southampton General Hospital, </w:t>
      </w:r>
      <w:r w:rsidRPr="0026242F">
        <w:t>Southampton</w:t>
      </w:r>
      <w:r>
        <w:t xml:space="preserve">, Hampshire, UK, SO32 2AB; Tel. </w:t>
      </w:r>
      <w:r w:rsidRPr="0026242F">
        <w:t>+44 (0)23 8120 5163</w:t>
      </w:r>
      <w:r>
        <w:t xml:space="preserve">; Fax. +44 (0)23 8120 5152; </w:t>
      </w:r>
      <w:hyperlink r:id="rId5" w:history="1">
        <w:r w:rsidRPr="00604064">
          <w:rPr>
            <w:rStyle w:val="Hyperlink"/>
          </w:rPr>
          <w:t>S.J.Crabb@southampton.ac.uk</w:t>
        </w:r>
      </w:hyperlink>
    </w:p>
    <w:p w:rsidR="0026242F" w:rsidRDefault="0026242F" w:rsidP="00200FAE">
      <w:pPr>
        <w:spacing w:after="0" w:line="360" w:lineRule="auto"/>
        <w:contextualSpacing/>
      </w:pPr>
    </w:p>
    <w:p w:rsidR="0026242F" w:rsidRDefault="0026242F" w:rsidP="00200FAE">
      <w:pPr>
        <w:spacing w:after="0" w:line="360" w:lineRule="auto"/>
        <w:contextualSpacing/>
      </w:pPr>
      <w:r>
        <w:t>Short title: Treatment options for bladder cancer</w:t>
      </w:r>
      <w:r>
        <w:br w:type="page"/>
      </w:r>
    </w:p>
    <w:p w:rsidR="00FD7451" w:rsidRDefault="0026242F" w:rsidP="00200FAE">
      <w:pPr>
        <w:spacing w:after="0" w:line="360" w:lineRule="auto"/>
        <w:contextualSpacing/>
        <w:rPr>
          <w:b/>
          <w:bCs/>
        </w:rPr>
      </w:pPr>
      <w:r w:rsidRPr="0026242F">
        <w:rPr>
          <w:b/>
          <w:bCs/>
        </w:rPr>
        <w:lastRenderedPageBreak/>
        <w:t>Abstract</w:t>
      </w:r>
    </w:p>
    <w:p w:rsidR="00C854E3" w:rsidRPr="0026242F" w:rsidRDefault="00C854E3" w:rsidP="00200FAE">
      <w:pPr>
        <w:spacing w:after="0" w:line="360" w:lineRule="auto"/>
        <w:contextualSpacing/>
        <w:rPr>
          <w:b/>
          <w:bCs/>
        </w:rPr>
      </w:pPr>
    </w:p>
    <w:p w:rsidR="0026242F" w:rsidRDefault="0026242F" w:rsidP="00200FAE">
      <w:pPr>
        <w:spacing w:after="0" w:line="360" w:lineRule="auto"/>
        <w:contextualSpacing/>
      </w:pPr>
      <w:r w:rsidRPr="0026242F">
        <w:rPr>
          <w:b/>
          <w:bCs/>
        </w:rPr>
        <w:t xml:space="preserve">Introduction: </w:t>
      </w:r>
      <w:r w:rsidR="00CF3DCD" w:rsidRPr="00CF3DCD">
        <w:t xml:space="preserve">Bladder cancer carries a high health </w:t>
      </w:r>
      <w:r w:rsidR="00C854E3">
        <w:t>care burden and a poor prognosis once distant metastatic spread has occurred.</w:t>
      </w:r>
    </w:p>
    <w:p w:rsidR="00CF3DCD" w:rsidRPr="00CF3DCD" w:rsidRDefault="00CF3DCD" w:rsidP="00200FAE">
      <w:pPr>
        <w:spacing w:after="0" w:line="360" w:lineRule="auto"/>
        <w:contextualSpacing/>
      </w:pPr>
    </w:p>
    <w:p w:rsidR="0026242F" w:rsidRDefault="0026242F" w:rsidP="00200FAE">
      <w:pPr>
        <w:spacing w:after="0" w:line="360" w:lineRule="auto"/>
        <w:contextualSpacing/>
      </w:pPr>
      <w:r w:rsidRPr="0026242F">
        <w:rPr>
          <w:b/>
          <w:bCs/>
        </w:rPr>
        <w:t>Sources of data:</w:t>
      </w:r>
      <w:r>
        <w:t xml:space="preserve"> We </w:t>
      </w:r>
      <w:r w:rsidR="00C854E3">
        <w:t>utilised</w:t>
      </w:r>
      <w:r>
        <w:t xml:space="preserve"> a PubMed/MEDLINE literature search using the terms bladder cancer, </w:t>
      </w:r>
      <w:r w:rsidR="00C854E3">
        <w:t xml:space="preserve">chemotherapy, immunotherapy, </w:t>
      </w:r>
      <w:r>
        <w:t>intra</w:t>
      </w:r>
      <w:r w:rsidR="00253A1A">
        <w:t>-</w:t>
      </w:r>
      <w:r>
        <w:t>vesical therapy</w:t>
      </w:r>
      <w:r w:rsidR="00C854E3">
        <w:t>, surgery and radiotherapy</w:t>
      </w:r>
      <w:r>
        <w:t xml:space="preserve">, and </w:t>
      </w:r>
      <w:r w:rsidR="00C854E3">
        <w:t xml:space="preserve">current </w:t>
      </w:r>
      <w:r>
        <w:t xml:space="preserve">clinical management guidelines </w:t>
      </w:r>
      <w:r w:rsidR="00C854E3">
        <w:t>(</w:t>
      </w:r>
      <w:r>
        <w:t>Association of Cancer Physicians, British Association of Urological Surgeons, National Institute</w:t>
      </w:r>
      <w:r w:rsidR="00C854E3">
        <w:t xml:space="preserve"> for Health and Care Excellence, </w:t>
      </w:r>
      <w:r>
        <w:t>European Association of Urology</w:t>
      </w:r>
      <w:r w:rsidR="00C854E3">
        <w:t>)</w:t>
      </w:r>
      <w:r>
        <w:t>.</w:t>
      </w:r>
    </w:p>
    <w:p w:rsidR="00CF3DCD" w:rsidRDefault="00CF3DCD" w:rsidP="00200FAE">
      <w:pPr>
        <w:spacing w:after="0" w:line="360" w:lineRule="auto"/>
        <w:contextualSpacing/>
      </w:pPr>
    </w:p>
    <w:p w:rsidR="00CF3DCD" w:rsidRDefault="0026242F" w:rsidP="00200FAE">
      <w:pPr>
        <w:spacing w:after="0" w:line="360" w:lineRule="auto"/>
        <w:contextualSpacing/>
      </w:pPr>
      <w:r w:rsidRPr="0026242F">
        <w:rPr>
          <w:b/>
          <w:bCs/>
        </w:rPr>
        <w:t xml:space="preserve">Areas of agreement: </w:t>
      </w:r>
      <w:r w:rsidR="00C854E3" w:rsidRPr="00C854E3">
        <w:t>Optimal bladder cancer management requires a multi-modal approach incorporating surgery, radiotherapy, chemotherapy and immunotherapy.</w:t>
      </w:r>
    </w:p>
    <w:p w:rsidR="00C854E3" w:rsidRPr="00C854E3" w:rsidRDefault="00C854E3" w:rsidP="00200FAE">
      <w:pPr>
        <w:spacing w:after="0" w:line="360" w:lineRule="auto"/>
        <w:contextualSpacing/>
      </w:pPr>
    </w:p>
    <w:p w:rsidR="00CF3DCD" w:rsidRDefault="0026242F" w:rsidP="00200FAE">
      <w:pPr>
        <w:spacing w:after="0" w:line="360" w:lineRule="auto"/>
        <w:contextualSpacing/>
      </w:pPr>
      <w:r w:rsidRPr="0026242F">
        <w:rPr>
          <w:b/>
          <w:bCs/>
        </w:rPr>
        <w:t xml:space="preserve">Areas of controversy: </w:t>
      </w:r>
      <w:r w:rsidR="00C854E3">
        <w:t>Selection criteria for radical surgery, or radiotherapy as a bladder sparing option, and their relative efficacy, remains poorly defined.</w:t>
      </w:r>
    </w:p>
    <w:p w:rsidR="00C854E3" w:rsidRPr="00C854E3" w:rsidRDefault="00C854E3" w:rsidP="00200FAE">
      <w:pPr>
        <w:spacing w:after="0" w:line="360" w:lineRule="auto"/>
        <w:contextualSpacing/>
      </w:pPr>
    </w:p>
    <w:p w:rsidR="00CF3DCD" w:rsidRPr="00C854E3" w:rsidRDefault="0026242F" w:rsidP="00200FAE">
      <w:pPr>
        <w:spacing w:after="0" w:line="360" w:lineRule="auto"/>
        <w:contextualSpacing/>
      </w:pPr>
      <w:r w:rsidRPr="0026242F">
        <w:rPr>
          <w:b/>
          <w:bCs/>
        </w:rPr>
        <w:t xml:space="preserve">Growing points: </w:t>
      </w:r>
      <w:r w:rsidR="00C854E3">
        <w:t>Palliative i</w:t>
      </w:r>
      <w:r w:rsidR="00C854E3" w:rsidRPr="00C854E3">
        <w:t xml:space="preserve">mmunotherapy </w:t>
      </w:r>
      <w:r w:rsidR="00C854E3">
        <w:t>has been recently established for</w:t>
      </w:r>
      <w:r w:rsidR="00C854E3" w:rsidRPr="00C854E3">
        <w:t xml:space="preserve"> advanced </w:t>
      </w:r>
      <w:r w:rsidR="00C854E3">
        <w:t>bladder cancer</w:t>
      </w:r>
      <w:r w:rsidR="00C854E3" w:rsidRPr="00C854E3">
        <w:t xml:space="preserve"> after </w:t>
      </w:r>
      <w:r w:rsidR="00C854E3">
        <w:t>prior chemotherapy. Earlier use is under investigation.</w:t>
      </w:r>
    </w:p>
    <w:p w:rsidR="00C854E3" w:rsidRPr="00C854E3" w:rsidRDefault="00C854E3" w:rsidP="00200FAE">
      <w:pPr>
        <w:spacing w:after="0" w:line="360" w:lineRule="auto"/>
        <w:contextualSpacing/>
      </w:pPr>
    </w:p>
    <w:p w:rsidR="0026242F" w:rsidRPr="00C854E3" w:rsidRDefault="0026242F" w:rsidP="00200FAE">
      <w:pPr>
        <w:spacing w:after="0" w:line="360" w:lineRule="auto"/>
        <w:contextualSpacing/>
      </w:pPr>
      <w:r w:rsidRPr="0026242F">
        <w:rPr>
          <w:b/>
          <w:bCs/>
        </w:rPr>
        <w:t xml:space="preserve">Areas timely for developing research: </w:t>
      </w:r>
      <w:r w:rsidR="00C854E3">
        <w:t>Validated</w:t>
      </w:r>
      <w:r w:rsidR="00C854E3" w:rsidRPr="00C854E3">
        <w:t xml:space="preserve"> predictive biomarkers, potentially from easily repeatable sites (‘liquid biopsies</w:t>
      </w:r>
      <w:r w:rsidR="00C854E3">
        <w:t>’</w:t>
      </w:r>
      <w:r w:rsidR="00C854E3" w:rsidRPr="00C854E3">
        <w:t>)</w:t>
      </w:r>
      <w:r w:rsidR="00C854E3">
        <w:t>,</w:t>
      </w:r>
      <w:r w:rsidR="00C854E3" w:rsidRPr="00C854E3">
        <w:t xml:space="preserve"> </w:t>
      </w:r>
      <w:r w:rsidR="00C854E3">
        <w:t>will be</w:t>
      </w:r>
      <w:r w:rsidR="00C854E3" w:rsidRPr="00C854E3">
        <w:t xml:space="preserve"> required to </w:t>
      </w:r>
      <w:r w:rsidR="00C854E3">
        <w:t>optimise use of</w:t>
      </w:r>
      <w:r w:rsidR="00C854E3" w:rsidRPr="00C854E3">
        <w:t xml:space="preserve"> </w:t>
      </w:r>
      <w:r w:rsidR="00C854E3">
        <w:t xml:space="preserve">molecularly </w:t>
      </w:r>
      <w:r w:rsidR="00C854E3" w:rsidRPr="00C854E3">
        <w:t>target</w:t>
      </w:r>
      <w:r w:rsidR="00C854E3">
        <w:t>ed</w:t>
      </w:r>
      <w:r w:rsidR="00C854E3" w:rsidRPr="00C854E3">
        <w:t xml:space="preserve"> treatment options.</w:t>
      </w:r>
    </w:p>
    <w:p w:rsidR="00C854E3" w:rsidRDefault="00C854E3" w:rsidP="00200FAE">
      <w:pPr>
        <w:spacing w:after="0" w:line="360" w:lineRule="auto"/>
        <w:contextualSpacing/>
        <w:rPr>
          <w:b/>
          <w:bCs/>
        </w:rPr>
      </w:pPr>
    </w:p>
    <w:p w:rsidR="00C854E3" w:rsidRDefault="00C854E3" w:rsidP="00200FAE">
      <w:pPr>
        <w:spacing w:after="0" w:line="360" w:lineRule="auto"/>
        <w:contextualSpacing/>
        <w:rPr>
          <w:b/>
          <w:bCs/>
        </w:rPr>
      </w:pPr>
    </w:p>
    <w:p w:rsidR="0026242F" w:rsidRDefault="0026242F" w:rsidP="00200FAE">
      <w:pPr>
        <w:spacing w:after="0" w:line="360" w:lineRule="auto"/>
        <w:contextualSpacing/>
      </w:pPr>
      <w:r w:rsidRPr="0026242F">
        <w:rPr>
          <w:b/>
          <w:bCs/>
        </w:rPr>
        <w:t>Key words:</w:t>
      </w:r>
      <w:r>
        <w:t xml:space="preserve"> bladder cancer, urothelial cancer, chemotherapy, immunotherapy, intra</w:t>
      </w:r>
      <w:r w:rsidR="00692C11">
        <w:t>-</w:t>
      </w:r>
      <w:r>
        <w:t>vesical</w:t>
      </w:r>
      <w:r w:rsidR="00200FAE">
        <w:t>, radiotherapy</w:t>
      </w:r>
    </w:p>
    <w:p w:rsidR="0026242F" w:rsidRDefault="0026242F" w:rsidP="00200FAE">
      <w:pPr>
        <w:spacing w:after="0" w:line="360" w:lineRule="auto"/>
        <w:contextualSpacing/>
      </w:pPr>
      <w:r>
        <w:br w:type="page"/>
      </w:r>
    </w:p>
    <w:p w:rsidR="0026242F" w:rsidRPr="0026242F" w:rsidRDefault="00D42BE5" w:rsidP="00200FAE">
      <w:pPr>
        <w:spacing w:after="0" w:line="360" w:lineRule="auto"/>
        <w:contextualSpacing/>
        <w:rPr>
          <w:b/>
          <w:bCs/>
        </w:rPr>
      </w:pPr>
      <w:r>
        <w:rPr>
          <w:b/>
          <w:bCs/>
        </w:rPr>
        <w:lastRenderedPageBreak/>
        <w:t>Introduction</w:t>
      </w:r>
    </w:p>
    <w:p w:rsidR="0026242F" w:rsidRDefault="0026242F" w:rsidP="00200FAE">
      <w:pPr>
        <w:spacing w:after="0" w:line="360" w:lineRule="auto"/>
        <w:contextualSpacing/>
      </w:pPr>
      <w:r>
        <w:t>Bladder cancer is diagnosed in approximately 10,000 patients</w:t>
      </w:r>
      <w:r w:rsidR="00CF3DCD">
        <w:t>,</w:t>
      </w:r>
      <w:r>
        <w:t xml:space="preserve"> and results in 5,300 deaths</w:t>
      </w:r>
      <w:r w:rsidRPr="0026242F">
        <w:t xml:space="preserve"> per annum in the UK</w:t>
      </w:r>
      <w:r w:rsidR="00D42BE5" w:rsidRPr="00D42BE5">
        <w:t xml:space="preserve"> </w:t>
      </w:r>
      <w:r w:rsidR="00D42BE5">
        <w:t>where it is the 10</w:t>
      </w:r>
      <w:r w:rsidR="006F76E2">
        <w:t>th</w:t>
      </w:r>
      <w:r w:rsidR="00D42BE5">
        <w:t xml:space="preserve"> most common cancer</w:t>
      </w:r>
      <w:r>
        <w:t>.</w:t>
      </w:r>
      <w:r>
        <w:fldChar w:fldCharType="begin"/>
      </w:r>
      <w:r w:rsidR="009D35F4">
        <w:instrText xml:space="preserve"> ADDIN EN.CITE &lt;EndNote&gt;&lt;Cite&gt;&lt;RecNum&gt;50&lt;/RecNum&gt;&lt;DisplayText&gt;&lt;style face="superscript"&gt;1&lt;/style&gt;&lt;/DisplayText&gt;&lt;record&gt;&lt;rec-number&gt;50&lt;/rec-number&gt;&lt;foreign-keys&gt;&lt;key app="EN" db-id="2trr2ptxmsdax9e5wp3pz9px2wttrrrswzff" timestamp="1361296442"&gt;50&lt;/key&gt;&lt;/foreign-keys&gt;&lt;ref-type name="Web Page"&gt;12&lt;/ref-type&gt;&lt;contributors&gt;&lt;/contributors&gt;&lt;titles&gt;&lt;title&gt;Cancer Research UK. Cancer Stats: Cancer Statistics for the UK.&lt;/title&gt;&lt;/titles&gt;&lt;dates&gt;&lt;/dates&gt;&lt;urls&gt;&lt;related-urls&gt;&lt;url&gt;http://www.cancerresearchuk.org/cancer-info/cancerstats/&lt;/url&gt;&lt;/related-urls&gt;&lt;/urls&gt;&lt;/record&gt;&lt;/Cite&gt;&lt;/EndNote&gt;</w:instrText>
      </w:r>
      <w:r>
        <w:fldChar w:fldCharType="separate"/>
      </w:r>
      <w:r w:rsidR="009D35F4" w:rsidRPr="009D35F4">
        <w:rPr>
          <w:noProof/>
          <w:vertAlign w:val="superscript"/>
        </w:rPr>
        <w:t>1</w:t>
      </w:r>
      <w:r>
        <w:fldChar w:fldCharType="end"/>
      </w:r>
      <w:r>
        <w:t xml:space="preserve"> There is a male preponderance with a ratio of approximately 3:1. It is a disease primarily affecting older people</w:t>
      </w:r>
      <w:r w:rsidR="00CF3DCD">
        <w:t>,</w:t>
      </w:r>
      <w:r>
        <w:t xml:space="preserve"> with 55% being over 75 years at diagnosis</w:t>
      </w:r>
      <w:r w:rsidR="00CF3DCD">
        <w:t>,</w:t>
      </w:r>
      <w:r>
        <w:t xml:space="preserve"> and more common in areas of higher social deprivation. </w:t>
      </w:r>
      <w:r w:rsidR="00BD6940">
        <w:t>T</w:t>
      </w:r>
      <w:r>
        <w:t>he most important, and avoidable, risk</w:t>
      </w:r>
      <w:r w:rsidR="00CF3DCD">
        <w:t xml:space="preserve"> factor</w:t>
      </w:r>
      <w:r>
        <w:t xml:space="preserve"> is smoking which accounts </w:t>
      </w:r>
      <w:r w:rsidR="00CF3DCD">
        <w:t xml:space="preserve">for </w:t>
      </w:r>
      <w:r>
        <w:t>over a third of cases. Other risk factors including occupational exposure to a</w:t>
      </w:r>
      <w:r w:rsidRPr="0026242F">
        <w:t xml:space="preserve">romatic amines </w:t>
      </w:r>
      <w:r>
        <w:t xml:space="preserve">(in </w:t>
      </w:r>
      <w:r w:rsidRPr="0026242F">
        <w:t xml:space="preserve">dyes, rubber, </w:t>
      </w:r>
      <w:r>
        <w:t xml:space="preserve">textiles and </w:t>
      </w:r>
      <w:r w:rsidRPr="0026242F">
        <w:t>pesticides</w:t>
      </w:r>
      <w:r>
        <w:t xml:space="preserve">), ionising radiation, spinal cord injury (linked to infection and </w:t>
      </w:r>
      <w:r w:rsidR="00BD6940">
        <w:t xml:space="preserve">urinary </w:t>
      </w:r>
      <w:r>
        <w:t>catheterisation) and s</w:t>
      </w:r>
      <w:r w:rsidRPr="0026242F">
        <w:t xml:space="preserve">chistosomiasis </w:t>
      </w:r>
      <w:r w:rsidR="00CF3DCD">
        <w:t xml:space="preserve">infection </w:t>
      </w:r>
      <w:r w:rsidR="00BD6940">
        <w:t xml:space="preserve">in regions </w:t>
      </w:r>
      <w:r w:rsidR="00CF3DCD">
        <w:t xml:space="preserve">where this is </w:t>
      </w:r>
      <w:r>
        <w:t>prevalen</w:t>
      </w:r>
      <w:r w:rsidR="00CF3DCD">
        <w:t>t</w:t>
      </w:r>
      <w:r w:rsidRPr="0026242F">
        <w:t>.</w:t>
      </w:r>
      <w:r>
        <w:fldChar w:fldCharType="begin">
          <w:fldData xml:space="preserve">PEVuZE5vdGU+PENpdGU+PFJlY051bT41MDwvUmVjTnVtPjxEaXNwbGF5VGV4dD48c3R5bGUgZmFj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</w:fldData>
        </w:fldChar>
      </w:r>
      <w:r w:rsidR="009D35F4">
        <w:instrText xml:space="preserve"> ADDIN EN.CITE </w:instrText>
      </w:r>
      <w:r w:rsidR="009D35F4">
        <w:fldChar w:fldCharType="begin">
          <w:fldData xml:space="preserve">PEVuZE5vdGU+PENpdGU+PFJlY051bT41MDwvUmVjTnVtPjxEaXNwbGF5VGV4dD48c3R5bGUgZmFj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</w:fldData>
        </w:fldChar>
      </w:r>
      <w:r w:rsidR="009D35F4">
        <w:instrText xml:space="preserve"> ADDIN EN.CITE.DATA </w:instrText>
      </w:r>
      <w:r w:rsidR="009D35F4">
        <w:fldChar w:fldCharType="end"/>
      </w:r>
      <w:r>
        <w:fldChar w:fldCharType="separate"/>
      </w:r>
      <w:r w:rsidR="009D35F4" w:rsidRPr="009D35F4">
        <w:rPr>
          <w:noProof/>
          <w:vertAlign w:val="superscript"/>
        </w:rPr>
        <w:t>1,2</w:t>
      </w:r>
      <w:r>
        <w:fldChar w:fldCharType="end"/>
      </w:r>
      <w:r w:rsidRPr="0026242F">
        <w:t xml:space="preserve"> </w:t>
      </w:r>
      <w:r>
        <w:t xml:space="preserve">A </w:t>
      </w:r>
      <w:r w:rsidR="00CF3DCD">
        <w:t xml:space="preserve">heritable </w:t>
      </w:r>
      <w:r>
        <w:t xml:space="preserve">genetic link is not normally apparent, however polymorphisms in </w:t>
      </w:r>
      <w:r w:rsidR="00CF3DCD">
        <w:t xml:space="preserve">N-acetyltransferase 2 (NAT2), </w:t>
      </w:r>
      <w:r w:rsidRPr="0026242F">
        <w:t xml:space="preserve">glutathione S-transferase-μ1 (GSTM1) </w:t>
      </w:r>
      <w:r>
        <w:t>and a number of other single nucleotide polymorphisms do confer modest increased risks</w:t>
      </w:r>
      <w:r w:rsidRPr="0026242F">
        <w:t>.</w:t>
      </w:r>
      <w:r>
        <w:fldChar w:fldCharType="begin"/>
      </w:r>
      <w:r w:rsidR="009D35F4">
        <w:instrText xml:space="preserve"> ADDIN EN.CITE &lt;EndNote&gt;&lt;Cite&gt;&lt;Author&gt;Knowles&lt;/Author&gt;&lt;Year&gt;2015&lt;/Year&gt;&lt;RecNum&gt;748&lt;/RecNum&gt;&lt;DisplayText&gt;&lt;style face="superscript"&gt;2&lt;/style&gt;&lt;/DisplayText&gt;&lt;record&gt;&lt;rec-number&gt;748&lt;/rec-number&gt;&lt;foreign-keys&gt;&lt;key app="EN" db-id="2trr2ptxmsdax9e5wp3pz9px2wttrrrswzff" timestamp="1473490488"&gt;748&lt;/key&gt;&lt;/foreign-keys&gt;&lt;ref-type name="Journal Article"&gt;17&lt;/ref-type&gt;&lt;contributors&gt;&lt;authors&gt;&lt;author&gt;Knowles, M. A.&lt;/author&gt;&lt;author&gt;Hurst, C. D.&lt;/author&gt;&lt;/authors&gt;&lt;/contributors&gt;&lt;auth-address&gt;Section of Experimental Oncology, Leeds Institute of Cancer and Pathology, St James&amp;apos;s University Hospital, Beckett Street, Leeds, LS9 7TF, UK.&lt;/auth-address&gt;&lt;titles&gt;&lt;title&gt;Molecular biology of bladder cancer: new insights into pathogenesis and clinical diversity&lt;/title&gt;&lt;secondary-title&gt;Nat Rev Cancer&lt;/secondary-title&gt;&lt;/titles&gt;&lt;periodical&gt;&lt;full-title&gt;Nat Rev Cancer&lt;/full-title&gt;&lt;/periodical&gt;&lt;pages&gt;25-41&lt;/pages&gt;&lt;volume&gt;15&lt;/volume&gt;&lt;number&gt;1&lt;/number&gt;&lt;keywords&gt;&lt;keyword&gt;Animals&lt;/keyword&gt;&lt;keyword&gt;Biomarkers, Tumor/genetics&lt;/keyword&gt;&lt;keyword&gt;Carcinogenesis/genetics&lt;/keyword&gt;&lt;keyword&gt;Epigenesis, Genetic&lt;/keyword&gt;&lt;keyword&gt;Gene Expression Regulation, Neoplastic&lt;/keyword&gt;&lt;keyword&gt;Genomic Instability&lt;/keyword&gt;&lt;keyword&gt;Humans&lt;/keyword&gt;&lt;keyword&gt;Mutation&lt;/keyword&gt;&lt;keyword&gt;Signal Transduction&lt;/keyword&gt;&lt;keyword&gt;Urinary Bladder Neoplasms/*genetics/pathology&lt;/keyword&gt;&lt;keyword&gt;Urothelium/metabolism/pathology&lt;/keyword&gt;&lt;/keywords&gt;&lt;dates&gt;&lt;year&gt;2015&lt;/year&gt;&lt;pub-dates&gt;&lt;date&gt;Jan&lt;/date&gt;&lt;/pub-dates&gt;&lt;/dates&gt;&lt;isbn&gt;1474-1768 (Electronic)&amp;#xD;1474-175X (Linking)&lt;/isbn&gt;&lt;accession-num&gt;25533674&lt;/accession-num&gt;&lt;urls&gt;&lt;related-urls&gt;&lt;url&gt;http://www.ncbi.nlm.nih.gov/pubmed/25533674&lt;/url&gt;&lt;/related-urls&gt;&lt;/urls&gt;&lt;electronic-resource-num&gt;10.1038/nrc3817&lt;/electronic-resource-num&gt;&lt;/record&gt;&lt;/Cite&gt;&lt;/EndNote&gt;</w:instrText>
      </w:r>
      <w:r>
        <w:fldChar w:fldCharType="separate"/>
      </w:r>
      <w:r w:rsidR="009D35F4" w:rsidRPr="009D35F4">
        <w:rPr>
          <w:noProof/>
          <w:vertAlign w:val="superscript"/>
        </w:rPr>
        <w:t>2</w:t>
      </w:r>
      <w:r>
        <w:fldChar w:fldCharType="end"/>
      </w:r>
    </w:p>
    <w:p w:rsidR="0026242F" w:rsidRDefault="0026242F" w:rsidP="00200FAE">
      <w:pPr>
        <w:spacing w:after="0" w:line="360" w:lineRule="auto"/>
        <w:contextualSpacing/>
      </w:pPr>
    </w:p>
    <w:p w:rsidR="0026242F" w:rsidRDefault="0026242F" w:rsidP="00200FAE">
      <w:pPr>
        <w:spacing w:after="0" w:line="360" w:lineRule="auto"/>
        <w:contextualSpacing/>
      </w:pPr>
      <w:r>
        <w:t>Over 90% of bladder cancers are pure, or partly, transitional cell carcinoma of the urothelial tract. Adenocarcinoma, squamous cell carcinoma, small cell carcinoma, sarcomas and secondary metastases are seen infrequently.</w:t>
      </w:r>
      <w:r w:rsidRPr="0026242F">
        <w:t xml:space="preserve"> </w:t>
      </w:r>
      <w:r>
        <w:t>In addition</w:t>
      </w:r>
      <w:r w:rsidR="00CF3DCD">
        <w:t>,</w:t>
      </w:r>
      <w:r>
        <w:t xml:space="preserve"> these </w:t>
      </w:r>
      <w:r w:rsidR="00AA2DCF">
        <w:t>ur</w:t>
      </w:r>
      <w:r w:rsidR="00B30A2F">
        <w:t>othelial malignancies may occur anywhere from the renal pelvis to the urethra</w:t>
      </w:r>
      <w:r>
        <w:t>. Common presenting sympt</w:t>
      </w:r>
      <w:r w:rsidR="00D42BE5">
        <w:t>oms include haematuria, dysuria and</w:t>
      </w:r>
      <w:r>
        <w:t xml:space="preserve"> pelvic discomfort or the symptomatic effects of distant metastatic disease.</w:t>
      </w:r>
    </w:p>
    <w:p w:rsidR="0026242F" w:rsidRDefault="0026242F" w:rsidP="00200FAE">
      <w:pPr>
        <w:spacing w:after="0" w:line="360" w:lineRule="auto"/>
        <w:contextualSpacing/>
      </w:pPr>
    </w:p>
    <w:p w:rsidR="006546CB" w:rsidRDefault="0026242F" w:rsidP="00200FAE">
      <w:pPr>
        <w:spacing w:after="0" w:line="360" w:lineRule="auto"/>
        <w:contextualSpacing/>
      </w:pPr>
      <w:r>
        <w:t xml:space="preserve">Bladder cancer is divided at diagnosis according to two </w:t>
      </w:r>
      <w:r w:rsidR="00CF3DCD">
        <w:t>important disease states</w:t>
      </w:r>
      <w:r>
        <w:t xml:space="preserve"> based on histology and staging that </w:t>
      </w:r>
      <w:r w:rsidR="00D42BE5">
        <w:t>determines</w:t>
      </w:r>
      <w:r>
        <w:t xml:space="preserve"> its </w:t>
      </w:r>
      <w:r w:rsidR="009D35F4">
        <w:t xml:space="preserve">subsequent </w:t>
      </w:r>
      <w:r>
        <w:t>management and prognosis. Non-muscle invasive bladder cancer (NMIBC</w:t>
      </w:r>
      <w:r w:rsidR="00EA091C">
        <w:t>, &lt;T2 stage</w:t>
      </w:r>
      <w:r>
        <w:t>) is confined to the mucosal/sub-mucosal inner lining of the bladder</w:t>
      </w:r>
      <w:r w:rsidR="00295AEA">
        <w:t xml:space="preserve">. By contrast, </w:t>
      </w:r>
      <w:r w:rsidR="009D35F4">
        <w:t>m</w:t>
      </w:r>
      <w:r>
        <w:t>uscle invasive bladder cancer (MIBC</w:t>
      </w:r>
      <w:r w:rsidR="00EA091C">
        <w:t>, T2-4 stage</w:t>
      </w:r>
      <w:r>
        <w:t xml:space="preserve">) has spread through to the detrusor muscle lining of the bladder and </w:t>
      </w:r>
      <w:r w:rsidR="00CF3DCD">
        <w:t xml:space="preserve">potentially </w:t>
      </w:r>
      <w:r>
        <w:t>beyond</w:t>
      </w:r>
      <w:r w:rsidR="006F76E2">
        <w:t>,</w:t>
      </w:r>
      <w:r>
        <w:t xml:space="preserve"> </w:t>
      </w:r>
      <w:r w:rsidR="00CF3DCD">
        <w:t xml:space="preserve">and as a result, </w:t>
      </w:r>
      <w:r>
        <w:t xml:space="preserve">carries a high risk of </w:t>
      </w:r>
      <w:r w:rsidR="009D35F4">
        <w:t xml:space="preserve">current or future </w:t>
      </w:r>
      <w:r w:rsidR="00D42BE5">
        <w:t xml:space="preserve">distant metastatic </w:t>
      </w:r>
      <w:r w:rsidR="00D42BE5" w:rsidRPr="00BD6940">
        <w:t>spread</w:t>
      </w:r>
      <w:r w:rsidRPr="00BD6940">
        <w:t xml:space="preserve"> </w:t>
      </w:r>
      <w:r w:rsidR="00BD6940" w:rsidRPr="00BD6940">
        <w:t>(</w:t>
      </w:r>
      <w:r w:rsidRPr="00BD6940">
        <w:t>Figure 1</w:t>
      </w:r>
      <w:r w:rsidR="00BD6940" w:rsidRPr="00BD6940">
        <w:t>)</w:t>
      </w:r>
      <w:r w:rsidRPr="00BD6940">
        <w:t xml:space="preserve">. </w:t>
      </w:r>
      <w:r w:rsidR="00295AEA">
        <w:t xml:space="preserve">T2 cancer is confined to the </w:t>
      </w:r>
      <w:r w:rsidR="00295AEA" w:rsidRPr="00295AEA">
        <w:t>inner (T2a) or outer (T2b) m</w:t>
      </w:r>
      <w:r w:rsidR="00295AEA">
        <w:t>uscle layer of the bladder wall. T3 cancer invades beyond the bladder wall muscle layer to invade peri-vesical fat either microscopically (T3a) or macroscopically (T3b)</w:t>
      </w:r>
      <w:r w:rsidR="00115145">
        <w:t xml:space="preserve">. T4 cancers invade directly to </w:t>
      </w:r>
      <w:r w:rsidR="00115145" w:rsidRPr="00115145">
        <w:t>prostate, uterus or vagina</w:t>
      </w:r>
      <w:r w:rsidR="00115145">
        <w:t xml:space="preserve"> (T4a)</w:t>
      </w:r>
      <w:r w:rsidR="001450F0">
        <w:t>, bowel</w:t>
      </w:r>
      <w:r w:rsidR="00115145">
        <w:t xml:space="preserve"> or pelvic or abdominal wall (T4b).</w:t>
      </w:r>
    </w:p>
    <w:p w:rsidR="006546CB" w:rsidRDefault="006546CB" w:rsidP="00200FAE">
      <w:pPr>
        <w:spacing w:after="0" w:line="360" w:lineRule="auto"/>
        <w:contextualSpacing/>
      </w:pPr>
    </w:p>
    <w:p w:rsidR="0026242F" w:rsidRDefault="0026242F" w:rsidP="00200FAE">
      <w:pPr>
        <w:spacing w:after="0" w:line="360" w:lineRule="auto"/>
        <w:contextualSpacing/>
      </w:pPr>
      <w:r w:rsidRPr="00BD6940">
        <w:t xml:space="preserve">The underlying molecular biology of </w:t>
      </w:r>
      <w:r w:rsidR="00CF3DCD" w:rsidRPr="00BD6940">
        <w:t>NMIBC and MIBC</w:t>
      </w:r>
      <w:r w:rsidRPr="00BD6940">
        <w:t xml:space="preserve"> is, to a degree, distinct.</w:t>
      </w:r>
      <w:r w:rsidR="00061F6F">
        <w:t xml:space="preserve"> In muscle invasive disease, emerging data has defined distinct </w:t>
      </w:r>
      <w:r w:rsidR="00010BA4">
        <w:t>molecular subtypes that appear likely to hold differing response characteristics to conventional treatments such as chemotherapy and immunotherapy. They may also open up avenues to testing experimental treatment options in defined subtypes</w:t>
      </w:r>
      <w:r w:rsidR="00061F6F">
        <w:t>.</w:t>
      </w:r>
      <w:r w:rsidR="00010BA4">
        <w:fldChar w:fldCharType="begin">
          <w:fldData xml:space="preserve">PEVuZE5vdGU+PENpdGU+PEF1dGhvcj5DaG9pPC9BdXRob3I+PFllYXI+MjAxNDwvWWVhcj48UmVj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=
</w:fldData>
        </w:fldChar>
      </w:r>
      <w:r w:rsidR="00010BA4">
        <w:instrText xml:space="preserve"> ADDIN EN.CITE </w:instrText>
      </w:r>
      <w:r w:rsidR="00010BA4">
        <w:fldChar w:fldCharType="begin">
          <w:fldData xml:space="preserve">PEVuZE5vdGU+PENpdGU+PEF1dGhvcj5DaG9pPC9BdXRob3I+PFllYXI+MjAxNDwvWWVhcj48UmVj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=
</w:fldData>
        </w:fldChar>
      </w:r>
      <w:r w:rsidR="00010BA4">
        <w:instrText xml:space="preserve"> ADDIN EN.CITE.DATA </w:instrText>
      </w:r>
      <w:r w:rsidR="00010BA4">
        <w:fldChar w:fldCharType="end"/>
      </w:r>
      <w:r w:rsidR="00010BA4">
        <w:fldChar w:fldCharType="separate"/>
      </w:r>
      <w:r w:rsidR="00010BA4" w:rsidRPr="00010BA4">
        <w:rPr>
          <w:noProof/>
          <w:vertAlign w:val="superscript"/>
        </w:rPr>
        <w:t>3,4</w:t>
      </w:r>
      <w:r w:rsidR="00010BA4">
        <w:fldChar w:fldCharType="end"/>
      </w:r>
      <w:r w:rsidR="006546CB">
        <w:t xml:space="preserve"> Basal and luminal subtypes are consistently demonstrated in gene expression analyses. In addition, </w:t>
      </w:r>
      <w:r w:rsidR="006546CB">
        <w:lastRenderedPageBreak/>
        <w:t>in the most recent TCGA update, the luminal subset divided in to three distinct subtypes (luminal, luminal infiltrated, luminal papillary) and neuronal and basal squamous groups.</w:t>
      </w:r>
      <w:r w:rsidR="006546CB">
        <w:fldChar w:fldCharType="begin">
          <w:fldData xml:space="preserve">PEVuZE5vdGU+PENpdGU+PEF1dGhvcj5Sb2JlcnRzb248L0F1dGhvcj48WWVhcj4yMDE3PC9ZZWFy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</w:fldData>
        </w:fldChar>
      </w:r>
      <w:r w:rsidR="006546CB">
        <w:instrText xml:space="preserve"> ADDIN EN.CITE </w:instrText>
      </w:r>
      <w:r w:rsidR="006546CB">
        <w:fldChar w:fldCharType="begin">
          <w:fldData xml:space="preserve">PEVuZE5vdGU+PENpdGU+PEF1dGhvcj5Sb2JlcnRzb248L0F1dGhvcj48WWVhcj4yMDE3PC9ZZWFy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</w:fldData>
        </w:fldChar>
      </w:r>
      <w:r w:rsidR="006546CB">
        <w:instrText xml:space="preserve"> ADDIN EN.CITE.DATA </w:instrText>
      </w:r>
      <w:r w:rsidR="006546CB">
        <w:fldChar w:fldCharType="end"/>
      </w:r>
      <w:r w:rsidR="006546CB">
        <w:fldChar w:fldCharType="separate"/>
      </w:r>
      <w:r w:rsidR="006546CB" w:rsidRPr="006546CB">
        <w:rPr>
          <w:noProof/>
          <w:vertAlign w:val="superscript"/>
        </w:rPr>
        <w:t>4</w:t>
      </w:r>
      <w:r w:rsidR="006546CB">
        <w:fldChar w:fldCharType="end"/>
      </w:r>
      <w:r w:rsidR="00896C3F">
        <w:t xml:space="preserve"> </w:t>
      </w:r>
    </w:p>
    <w:p w:rsidR="0026242F" w:rsidRDefault="0026242F" w:rsidP="00200FAE">
      <w:pPr>
        <w:spacing w:after="0" w:line="360" w:lineRule="auto"/>
        <w:contextualSpacing/>
      </w:pPr>
    </w:p>
    <w:p w:rsidR="0026242F" w:rsidRDefault="0026242F" w:rsidP="00200FAE">
      <w:pPr>
        <w:spacing w:after="0" w:line="360" w:lineRule="auto"/>
        <w:contextualSpacing/>
      </w:pPr>
      <w:r>
        <w:t xml:space="preserve">Approximately </w:t>
      </w:r>
      <w:r w:rsidR="009C0AB7">
        <w:t>70-</w:t>
      </w:r>
      <w:r>
        <w:t xml:space="preserve">80% of </w:t>
      </w:r>
      <w:r w:rsidR="00D42BE5">
        <w:t xml:space="preserve">bladder cancer </w:t>
      </w:r>
      <w:r>
        <w:t xml:space="preserve">patients </w:t>
      </w:r>
      <w:r w:rsidR="00D42BE5">
        <w:t>are diagnosed</w:t>
      </w:r>
      <w:r>
        <w:t xml:space="preserve"> </w:t>
      </w:r>
      <w:r w:rsidR="00D42BE5">
        <w:t xml:space="preserve">initially </w:t>
      </w:r>
      <w:r>
        <w:t>with NMIBC</w:t>
      </w:r>
      <w:r w:rsidR="00D42BE5">
        <w:t xml:space="preserve">. NMIBC frequently recurs, </w:t>
      </w:r>
      <w:r>
        <w:t>in 50-70%</w:t>
      </w:r>
      <w:r w:rsidR="00D42BE5">
        <w:t>,</w:t>
      </w:r>
      <w:r>
        <w:t xml:space="preserve"> </w:t>
      </w:r>
      <w:r w:rsidR="00CF3DCD">
        <w:t>and</w:t>
      </w:r>
      <w:r w:rsidR="00D42BE5">
        <w:t xml:space="preserve"> infrequently progresses to MIBC, </w:t>
      </w:r>
      <w:r>
        <w:t>in 10-15%.</w:t>
      </w:r>
      <w:r>
        <w:fldChar w:fldCharType="begin"/>
      </w:r>
      <w:r w:rsidR="00010BA4">
        <w:instrText xml:space="preserve"> ADDIN EN.CITE &lt;EndNote&gt;&lt;Cite&gt;&lt;Author&gt;Prout&lt;/Author&gt;&lt;Year&gt;1992&lt;/Year&gt;&lt;RecNum&gt;833&lt;/RecNum&gt;&lt;DisplayText&gt;&lt;style face="superscript"&gt;5&lt;/style&gt;&lt;/DisplayText&gt;&lt;record&gt;&lt;rec-number&gt;833&lt;/rec-number&gt;&lt;foreign-keys&gt;&lt;key app="EN" db-id="2trr2ptxmsdax9e5wp3pz9px2wttrrrswzff" timestamp="1513858713"&gt;833&lt;/key&gt;&lt;/foreign-keys&gt;&lt;ref-type name="Journal Article"&gt;17&lt;/ref-type&gt;&lt;contributors&gt;&lt;authors&gt;&lt;author&gt;Prout, G. R., Jr.&lt;/author&gt;&lt;author&gt;Barton, B. A.&lt;/author&gt;&lt;author&gt;Griffin, P. P.&lt;/author&gt;&lt;author&gt;Friedell, G. H.&lt;/author&gt;&lt;/authors&gt;&lt;/contributors&gt;&lt;auth-address&gt;Massachusetts General Hospital, Boston.&lt;/auth-address&gt;&lt;titles&gt;&lt;title&gt;Treated history of noninvasive grade 1 transitional cell carcinoma. The National Bladder Cancer Group&lt;/title&gt;&lt;secondary-title&gt;J Urol&lt;/secondary-title&gt;&lt;/titles&gt;&lt;periodical&gt;&lt;full-title&gt;J Urol&lt;/full-title&gt;&lt;abbr-1&gt;The Journal of urology&lt;/abbr-1&gt;&lt;/periodical&gt;&lt;pages&gt;1413-9&lt;/pages&gt;&lt;volume&gt;148&lt;/volume&gt;&lt;number&gt;5&lt;/number&gt;&lt;keywords&gt;&lt;keyword&gt;Adult&lt;/keyword&gt;&lt;keyword&gt;Aged&lt;/keyword&gt;&lt;keyword&gt;Aged, 80 and over&lt;/keyword&gt;&lt;keyword&gt;Carcinoma, Transitional Cell/mortality/pathology/*therapy&lt;/keyword&gt;&lt;keyword&gt;Female&lt;/keyword&gt;&lt;keyword&gt;Humans&lt;/keyword&gt;&lt;keyword&gt;Male&lt;/keyword&gt;&lt;keyword&gt;Middle Aged&lt;/keyword&gt;&lt;keyword&gt;Neoplasm Recurrence, Local&lt;/keyword&gt;&lt;keyword&gt;Survival Rate&lt;/keyword&gt;&lt;keyword&gt;Urinary Bladder Neoplasms/mortality/pathology/*therapy&lt;/keyword&gt;&lt;/keywords&gt;&lt;dates&gt;&lt;year&gt;1992&lt;/year&gt;&lt;pub-dates&gt;&lt;date&gt;Nov&lt;/date&gt;&lt;/pub-dates&gt;&lt;/dates&gt;&lt;isbn&gt;0022-5347 (Print)&amp;#xD;0022-5347 (Linking)&lt;/isbn&gt;&lt;accession-num&gt;1433540&lt;/accession-num&gt;&lt;urls&gt;&lt;related-urls&gt;&lt;url&gt;https://www.ncbi.nlm.nih.gov/pubmed/1433540&lt;/url&gt;&lt;/related-urls&gt;&lt;/urls&gt;&lt;/record&gt;&lt;/Cite&gt;&lt;/EndNote&gt;</w:instrText>
      </w:r>
      <w:r>
        <w:fldChar w:fldCharType="separate"/>
      </w:r>
      <w:r w:rsidR="00010BA4" w:rsidRPr="00010BA4">
        <w:rPr>
          <w:noProof/>
          <w:vertAlign w:val="superscript"/>
        </w:rPr>
        <w:t>5</w:t>
      </w:r>
      <w:r>
        <w:fldChar w:fldCharType="end"/>
      </w:r>
      <w:r>
        <w:t xml:space="preserve"> MIBC</w:t>
      </w:r>
      <w:r w:rsidR="009D35F4">
        <w:t>, the potentially lethal form of the disease,</w:t>
      </w:r>
      <w:r>
        <w:t xml:space="preserve"> accounts for the remaining </w:t>
      </w:r>
      <w:r w:rsidR="00BD6940">
        <w:t xml:space="preserve">disease </w:t>
      </w:r>
      <w:r w:rsidR="009D35F4">
        <w:t xml:space="preserve">presentations </w:t>
      </w:r>
      <w:r w:rsidR="00D42BE5">
        <w:t>in addition to</w:t>
      </w:r>
      <w:r w:rsidR="009D35F4">
        <w:t xml:space="preserve"> some progressions from NMIBC</w:t>
      </w:r>
      <w:r>
        <w:t xml:space="preserve">. Organ confined or locally advanced MIBC has a high risk of subsequent relapse and distant </w:t>
      </w:r>
      <w:r w:rsidR="00D42BE5">
        <w:t xml:space="preserve">metastatic </w:t>
      </w:r>
      <w:r w:rsidR="009D35F4">
        <w:t>spread</w:t>
      </w:r>
      <w:r>
        <w:t xml:space="preserve"> which occurs in approximately 50% overall.</w:t>
      </w:r>
      <w:r>
        <w:fldChar w:fldCharType="begin">
          <w:fldData xml:space="preserve">PEVuZE5vdGU+PENpdGU+PEF1dGhvcj5BZHZhbmNlZCBCbGFkZGVyIENhbmNlciAoQUJDKSBNZXRh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4NTktNjY8L3Bh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</w:fldData>
        </w:fldChar>
      </w:r>
      <w:r w:rsidR="00010BA4">
        <w:instrText xml:space="preserve"> ADDIN EN.CITE </w:instrText>
      </w:r>
      <w:r w:rsidR="00010BA4">
        <w:fldChar w:fldCharType="begin">
          <w:fldData xml:space="preserve">PEVuZE5vdGU+PENpdGU+PEF1dGhvcj5BZHZhbmNlZCBCbGFkZGVyIENhbmNlciAoQUJDKSBNZXRh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4NTktNjY8L3Bh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</w:fldData>
        </w:fldChar>
      </w:r>
      <w:r w:rsidR="00010BA4">
        <w:instrText xml:space="preserve"> ADDIN EN.CITE.DATA </w:instrText>
      </w:r>
      <w:r w:rsidR="00010BA4">
        <w:fldChar w:fldCharType="end"/>
      </w:r>
      <w:r>
        <w:fldChar w:fldCharType="separate"/>
      </w:r>
      <w:r w:rsidR="00010BA4" w:rsidRPr="00010BA4">
        <w:rPr>
          <w:noProof/>
          <w:vertAlign w:val="superscript"/>
        </w:rPr>
        <w:t>6-10</w:t>
      </w:r>
      <w:r>
        <w:fldChar w:fldCharType="end"/>
      </w:r>
      <w:r>
        <w:t xml:space="preserve"> Once distant metastatic disease has developed</w:t>
      </w:r>
      <w:r w:rsidR="00CF3DCD">
        <w:t>,</w:t>
      </w:r>
      <w:r>
        <w:t xml:space="preserve"> then bladder cancer is conventionally viewed as incurable and has a median overall survival of </w:t>
      </w:r>
      <w:r w:rsidR="00CF3DCD">
        <w:t>12-18 months</w:t>
      </w:r>
      <w:r>
        <w:t>.</w:t>
      </w:r>
      <w:r>
        <w:fldChar w:fldCharType="begin">
          <w:fldData xml:space="preserve">PEVuZE5vdGU+PENpdGU+PEF1dGhvcj5EZSBTYW50aXM8L0F1dGhvcj48WWVhcj4yMDEyPC9ZZWFy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</w:fldData>
        </w:fldChar>
      </w:r>
      <w:r w:rsidR="00010BA4">
        <w:instrText xml:space="preserve"> ADDIN EN.CITE </w:instrText>
      </w:r>
      <w:r w:rsidR="00010BA4">
        <w:fldChar w:fldCharType="begin">
          <w:fldData xml:space="preserve">PEVuZE5vdGU+PENpdGU+PEF1dGhvcj5EZSBTYW50aXM8L0F1dGhvcj48WWVhcj4yMDEyPC9ZZWFy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</w:fldData>
        </w:fldChar>
      </w:r>
      <w:r w:rsidR="00010BA4">
        <w:instrText xml:space="preserve"> ADDIN EN.CITE.DATA </w:instrText>
      </w:r>
      <w:r w:rsidR="00010BA4">
        <w:fldChar w:fldCharType="end"/>
      </w:r>
      <w:r>
        <w:fldChar w:fldCharType="separate"/>
      </w:r>
      <w:r w:rsidR="00010BA4" w:rsidRPr="00010BA4">
        <w:rPr>
          <w:noProof/>
          <w:vertAlign w:val="superscript"/>
        </w:rPr>
        <w:t>11-13</w:t>
      </w:r>
      <w:r>
        <w:fldChar w:fldCharType="end"/>
      </w:r>
    </w:p>
    <w:p w:rsidR="0026242F" w:rsidRPr="0026242F" w:rsidRDefault="0026242F" w:rsidP="00200FAE">
      <w:pPr>
        <w:spacing w:after="0" w:line="360" w:lineRule="auto"/>
        <w:contextualSpacing/>
      </w:pPr>
    </w:p>
    <w:p w:rsidR="0026242F" w:rsidRDefault="0026242F" w:rsidP="00200FAE">
      <w:pPr>
        <w:spacing w:after="0" w:line="360" w:lineRule="auto"/>
        <w:contextualSpacing/>
        <w:rPr>
          <w:b/>
          <w:bCs/>
        </w:rPr>
      </w:pPr>
      <w:r w:rsidRPr="0026242F">
        <w:rPr>
          <w:b/>
          <w:bCs/>
        </w:rPr>
        <w:t>Non-</w:t>
      </w:r>
      <w:r w:rsidR="00D42BE5">
        <w:rPr>
          <w:b/>
          <w:bCs/>
        </w:rPr>
        <w:t>Muscle Invasive Bladder Cancer</w:t>
      </w:r>
    </w:p>
    <w:p w:rsidR="001428D4" w:rsidRDefault="00D42BE5" w:rsidP="00200FAE">
      <w:pPr>
        <w:spacing w:after="0" w:line="360" w:lineRule="auto"/>
        <w:contextualSpacing/>
      </w:pPr>
      <w:r>
        <w:t>NMIBC is</w:t>
      </w:r>
      <w:r w:rsidR="001428D4">
        <w:t xml:space="preserve"> commonly graded</w:t>
      </w:r>
      <w:r w:rsidR="00AE0DAA">
        <w:t>,</w:t>
      </w:r>
      <w:r w:rsidR="00B7772F">
        <w:t xml:space="preserve"> using the world health organisation (WHO) 1973 criteria</w:t>
      </w:r>
      <w:r w:rsidR="00AE0DAA">
        <w:t>,</w:t>
      </w:r>
      <w:r w:rsidR="001428D4">
        <w:t xml:space="preserve"> as well (G1), moderately (G2) or poorly (G3) differentiated but more recently pathologists are a</w:t>
      </w:r>
      <w:r w:rsidR="00A508BE">
        <w:t xml:space="preserve">dopting the new </w:t>
      </w:r>
      <w:r w:rsidR="00B7772F">
        <w:t>WHO 2004</w:t>
      </w:r>
      <w:r w:rsidR="00A508BE">
        <w:t xml:space="preserve"> </w:t>
      </w:r>
      <w:r w:rsidR="00B7772F">
        <w:t>classification</w:t>
      </w:r>
      <w:r w:rsidR="00145E9D">
        <w:t xml:space="preserve"> which uses the descriptions</w:t>
      </w:r>
      <w:r w:rsidR="001428D4">
        <w:t xml:space="preserve"> of </w:t>
      </w:r>
      <w:r w:rsidR="00B7772F">
        <w:t>papillary urothelial neoplasia of low malignant potential (PUNLMP), low-</w:t>
      </w:r>
      <w:r w:rsidR="001428D4">
        <w:t>grade</w:t>
      </w:r>
      <w:r w:rsidR="00145E9D">
        <w:t xml:space="preserve"> tumours</w:t>
      </w:r>
      <w:r w:rsidR="001428D4">
        <w:t xml:space="preserve"> or </w:t>
      </w:r>
      <w:r w:rsidR="00B7772F">
        <w:t>high-grade tumours</w:t>
      </w:r>
      <w:r w:rsidR="001428D4">
        <w:t xml:space="preserve">.  </w:t>
      </w:r>
      <w:r w:rsidR="00897E04">
        <w:t xml:space="preserve">In </w:t>
      </w:r>
      <w:r w:rsidR="00B7772F">
        <w:t>addition,</w:t>
      </w:r>
      <w:r w:rsidR="00897E04">
        <w:t xml:space="preserve"> there is a flat tumour with a velvet appearance called carcinoma in situ (CIS) that has poorly differentiated cells and is associated with an increased risk of progression</w:t>
      </w:r>
      <w:r w:rsidR="00BD6940">
        <w:t xml:space="preserve"> to MIBC</w:t>
      </w:r>
      <w:r w:rsidR="00897E04">
        <w:t xml:space="preserve">. </w:t>
      </w:r>
      <w:r>
        <w:t xml:space="preserve"> T</w:t>
      </w:r>
      <w:r w:rsidR="00F866C6">
        <w:t xml:space="preserve">here are several scoring systems such as the </w:t>
      </w:r>
      <w:r w:rsidR="00C5130E">
        <w:t>EORTC risk calculator</w:t>
      </w:r>
      <w:r w:rsidR="00AA15C9">
        <w:t xml:space="preserve"> (based upon 7 published trials)</w:t>
      </w:r>
      <w:r w:rsidR="00C5130E">
        <w:t xml:space="preserve"> that uses number of tumours,</w:t>
      </w:r>
      <w:r w:rsidR="00F866C6">
        <w:t xml:space="preserve"> size of tumour, grade of</w:t>
      </w:r>
      <w:r w:rsidR="00C5130E">
        <w:t xml:space="preserve"> tumour, number of recurrences, depth of invasion </w:t>
      </w:r>
      <w:r w:rsidR="00F866C6">
        <w:t xml:space="preserve">and </w:t>
      </w:r>
      <w:r w:rsidR="00C5130E">
        <w:t>presence of CIS to predict the risk of recurrence and progression.</w:t>
      </w:r>
      <w:r w:rsidR="00132C0D">
        <w:fldChar w:fldCharType="begin">
          <w:fldData xml:space="preserve">PEVuZE5vdGU+PENpdGU+PEF1dGhvcj5TeWx2ZXN0ZXI8L0F1dGhvcj48WWVhcj4yMDA2PC9ZZWFy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=
</w:fldData>
        </w:fldChar>
      </w:r>
      <w:r w:rsidR="00010BA4">
        <w:instrText xml:space="preserve"> ADDIN EN.CITE </w:instrText>
      </w:r>
      <w:r w:rsidR="00010BA4">
        <w:fldChar w:fldCharType="begin">
          <w:fldData xml:space="preserve">PEVuZE5vdGU+PENpdGU+PEF1dGhvcj5TeWx2ZXN0ZXI8L0F1dGhvcj48WWVhcj4yMDA2PC9ZZWFy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=
</w:fldData>
        </w:fldChar>
      </w:r>
      <w:r w:rsidR="00010BA4">
        <w:instrText xml:space="preserve"> ADDIN EN.CITE.DATA </w:instrText>
      </w:r>
      <w:r w:rsidR="00010BA4">
        <w:fldChar w:fldCharType="end"/>
      </w:r>
      <w:r w:rsidR="00132C0D">
        <w:fldChar w:fldCharType="separate"/>
      </w:r>
      <w:r w:rsidR="00010BA4" w:rsidRPr="00010BA4">
        <w:rPr>
          <w:noProof/>
          <w:vertAlign w:val="superscript"/>
        </w:rPr>
        <w:t>14</w:t>
      </w:r>
      <w:r w:rsidR="00132C0D">
        <w:fldChar w:fldCharType="end"/>
      </w:r>
    </w:p>
    <w:p w:rsidR="00897E04" w:rsidRDefault="00897E04" w:rsidP="00200FAE">
      <w:pPr>
        <w:spacing w:after="0" w:line="360" w:lineRule="auto"/>
        <w:contextualSpacing/>
      </w:pPr>
    </w:p>
    <w:p w:rsidR="009C0AB7" w:rsidRDefault="00897E04" w:rsidP="00200FAE">
      <w:pPr>
        <w:spacing w:after="0" w:line="360" w:lineRule="auto"/>
        <w:contextualSpacing/>
      </w:pPr>
      <w:r>
        <w:t xml:space="preserve">NMIBC </w:t>
      </w:r>
      <w:r w:rsidR="006F76E2">
        <w:t>is</w:t>
      </w:r>
      <w:r>
        <w:t xml:space="preserve"> divided into low, intermediate and </w:t>
      </w:r>
      <w:r w:rsidR="001879A3">
        <w:t>high-risk</w:t>
      </w:r>
      <w:r>
        <w:t xml:space="preserve"> </w:t>
      </w:r>
      <w:r w:rsidR="006F76E2">
        <w:t>groups</w:t>
      </w:r>
      <w:r>
        <w:t xml:space="preserve"> based upon their histological characteristics and recurrence rates. </w:t>
      </w:r>
      <w:r w:rsidR="00D42BE5">
        <w:t>L</w:t>
      </w:r>
      <w:r>
        <w:t>ow risk tumours are almost uniformly no</w:t>
      </w:r>
      <w:r w:rsidR="00D42BE5">
        <w:t>n-</w:t>
      </w:r>
      <w:r>
        <w:t xml:space="preserve">fatal and their main </w:t>
      </w:r>
      <w:r w:rsidR="001879A3">
        <w:t xml:space="preserve">impact </w:t>
      </w:r>
      <w:r w:rsidR="00D42BE5">
        <w:t>relates to</w:t>
      </w:r>
      <w:r w:rsidR="001879A3">
        <w:t xml:space="preserve"> morbidity to patients </w:t>
      </w:r>
      <w:r w:rsidR="006F76E2">
        <w:t>and the</w:t>
      </w:r>
      <w:r w:rsidR="001879A3">
        <w:t xml:space="preserve"> high economic </w:t>
      </w:r>
      <w:r w:rsidR="006F76E2">
        <w:t xml:space="preserve">health care </w:t>
      </w:r>
      <w:r w:rsidR="001879A3">
        <w:t>cost</w:t>
      </w:r>
      <w:r w:rsidR="006F76E2">
        <w:t>s</w:t>
      </w:r>
      <w:r w:rsidR="001879A3">
        <w:t xml:space="preserve"> associated with repeat cystoscopies and intra-</w:t>
      </w:r>
      <w:r w:rsidR="00B7772F">
        <w:t>vesical</w:t>
      </w:r>
      <w:r w:rsidR="001879A3">
        <w:t xml:space="preserve"> therapies.</w:t>
      </w:r>
      <w:r>
        <w:t xml:space="preserve"> </w:t>
      </w:r>
      <w:r w:rsidR="001879A3">
        <w:t xml:space="preserve">The impact from intermediate risk tumours is similar to that of low risk tumours but </w:t>
      </w:r>
      <w:r w:rsidR="00D42BE5">
        <w:t xml:space="preserve">they </w:t>
      </w:r>
      <w:r w:rsidR="001879A3">
        <w:t xml:space="preserve">are more likely to progress to high risk disease.  High risk disease has </w:t>
      </w:r>
      <w:r w:rsidR="00B7772F">
        <w:t>a</w:t>
      </w:r>
      <w:r w:rsidR="00145E9D">
        <w:t xml:space="preserve"> significant</w:t>
      </w:r>
      <w:r w:rsidR="001879A3">
        <w:t xml:space="preserve"> chance of progression to </w:t>
      </w:r>
      <w:r w:rsidR="00D42BE5">
        <w:t>potentially</w:t>
      </w:r>
      <w:r w:rsidR="001879A3">
        <w:t xml:space="preserve"> lethal </w:t>
      </w:r>
      <w:r w:rsidR="00D42BE5">
        <w:t>MIBC</w:t>
      </w:r>
      <w:r w:rsidR="001879A3">
        <w:t xml:space="preserve">.  </w:t>
      </w:r>
      <w:r w:rsidR="00C56B70">
        <w:t>H</w:t>
      </w:r>
      <w:r w:rsidR="001879A3">
        <w:t xml:space="preserve">igh grade disease, including CIS, is a precursor to muscle invasive disease and if left untreated </w:t>
      </w:r>
      <w:r w:rsidR="00D42BE5">
        <w:t>will inevitably progress.  More</w:t>
      </w:r>
      <w:r w:rsidR="001879A3">
        <w:t>over</w:t>
      </w:r>
      <w:r w:rsidR="00D42BE5">
        <w:t>,</w:t>
      </w:r>
      <w:r w:rsidR="001879A3">
        <w:t xml:space="preserve"> these poorly differentiated tumour</w:t>
      </w:r>
      <w:r w:rsidR="00D42BE5">
        <w:t>s</w:t>
      </w:r>
      <w:r w:rsidR="001879A3">
        <w:t xml:space="preserve"> lack cell to cell </w:t>
      </w:r>
      <w:r w:rsidR="009C0AB7">
        <w:t xml:space="preserve">adhesion and some authors have reported metastatic disease in up to </w:t>
      </w:r>
      <w:r w:rsidR="00657697">
        <w:t>15</w:t>
      </w:r>
      <w:r w:rsidR="009C0AB7">
        <w:t>% of patients with high risk NMIBC.</w:t>
      </w:r>
      <w:r w:rsidR="00132C0D">
        <w:fldChar w:fldCharType="begin"/>
      </w:r>
      <w:r w:rsidR="00010BA4">
        <w:instrText xml:space="preserve"> ADDIN EN.CITE &lt;EndNote&gt;&lt;Cite&gt;&lt;Author&gt;Wiesner&lt;/Author&gt;&lt;Year&gt;2005&lt;/Year&gt;&lt;RecNum&gt;988&lt;/RecNum&gt;&lt;DisplayText&gt;&lt;style face="superscript"&gt;15&lt;/style&gt;&lt;/DisplayText&gt;&lt;record&gt;&lt;rec-number&gt;988&lt;/rec-number&gt;&lt;foreign-keys&gt;&lt;key app="EN" db-id="2trr2ptxmsdax9e5wp3pz9px2wttrrrswzff" timestamp="1515665755"&gt;988&lt;/key&gt;&lt;/foreign-keys&gt;&lt;ref-type name="Journal Article"&gt;17&lt;/ref-type&gt;&lt;contributors&gt;&lt;authors&gt;&lt;author&gt;Wiesner, C.&lt;/author&gt;&lt;author&gt;Pfitzenmaier, J.&lt;/author&gt;&lt;author&gt;Faldum, A.&lt;/author&gt;&lt;author&gt;Gillitzer, R.&lt;/author&gt;&lt;author&gt;Melchior, S. W.&lt;/author&gt;&lt;author&gt;Thuroff, J. W.&lt;/author&gt;&lt;/authors&gt;&lt;/contributors&gt;&lt;auth-address&gt;Department of Urology, Medical School Johannes Gutenburg-University Mainz, Langenbeckstrasse 1, 55131 Mainz, Germany. ChristophWs@AOL.com&lt;/auth-address&gt;&lt;titles&gt;&lt;title&gt;Lymph node metastases in non-muscle invasive bladder cancer are correlated with the number of transurethral resections and tumour upstaging at radical cystectomy&lt;/title&gt;&lt;secondary-title&gt;BJU Int&lt;/secondary-title&gt;&lt;/titles&gt;&lt;periodical&gt;&lt;full-title&gt;BJU Int&lt;/full-title&gt;&lt;abbr-1&gt;BJU international&lt;/abbr-1&gt;&lt;/periodical&gt;&lt;pages&gt;301-5&lt;/pages&gt;&lt;volume&gt;95&lt;/volume&gt;&lt;number&gt;3&lt;/number&gt;&lt;keywords&gt;&lt;keyword&gt;Adult&lt;/keyword&gt;&lt;keyword&gt;Aged&lt;/keyword&gt;&lt;keyword&gt;Aged, 80 and over&lt;/keyword&gt;&lt;keyword&gt;Carcinoma, Transitional Cell/*secondary/surgery&lt;/keyword&gt;&lt;keyword&gt;Cystectomy/*methods&lt;/keyword&gt;&lt;keyword&gt;Female&lt;/keyword&gt;&lt;keyword&gt;Humans&lt;/keyword&gt;&lt;keyword&gt;Lymphatic Metastasis/pathology&lt;/keyword&gt;&lt;keyword&gt;Male&lt;/keyword&gt;&lt;keyword&gt;Middle Aged&lt;/keyword&gt;&lt;keyword&gt;Neoplasm Staging/methods&lt;/keyword&gt;&lt;keyword&gt;Reoperation&lt;/keyword&gt;&lt;keyword&gt;Retrospective Studies&lt;/keyword&gt;&lt;keyword&gt;Urinary Bladder Neoplasms/*pathology/surgery&lt;/keyword&gt;&lt;/keywords&gt;&lt;dates&gt;&lt;year&gt;2005&lt;/year&gt;&lt;pub-dates&gt;&lt;date&gt;Feb&lt;/date&gt;&lt;/pub-dates&gt;&lt;/dates&gt;&lt;isbn&gt;1464-4096 (Print)&amp;#xD;1464-4096 (Linking)&lt;/isbn&gt;&lt;accession-num&gt;15679782&lt;/accession-num&gt;&lt;urls&gt;&lt;related-urls&gt;&lt;url&gt;https://www.ncbi.nlm.nih.gov/pubmed/15679782&lt;/url&gt;&lt;/related-urls&gt;&lt;/urls&gt;&lt;electronic-resource-num&gt;10.1111/j.1464-410X.2005.05287.x&lt;/electronic-resource-num&gt;&lt;/record&gt;&lt;/Cite&gt;&lt;/EndNote&gt;</w:instrText>
      </w:r>
      <w:r w:rsidR="00132C0D">
        <w:fldChar w:fldCharType="separate"/>
      </w:r>
      <w:r w:rsidR="00010BA4" w:rsidRPr="00010BA4">
        <w:rPr>
          <w:noProof/>
          <w:vertAlign w:val="superscript"/>
        </w:rPr>
        <w:t>15</w:t>
      </w:r>
      <w:r w:rsidR="00132C0D">
        <w:fldChar w:fldCharType="end"/>
      </w:r>
    </w:p>
    <w:p w:rsidR="009C0AB7" w:rsidRDefault="009C0AB7" w:rsidP="00200FAE">
      <w:pPr>
        <w:spacing w:after="0" w:line="360" w:lineRule="auto"/>
        <w:contextualSpacing/>
      </w:pPr>
    </w:p>
    <w:p w:rsidR="009C0AB7" w:rsidRDefault="009C0AB7" w:rsidP="00200FAE">
      <w:pPr>
        <w:spacing w:after="0" w:line="360" w:lineRule="auto"/>
        <w:contextualSpacing/>
      </w:pPr>
      <w:r>
        <w:t xml:space="preserve">The difference in behaviour between low and high risk NMIBC is supported at the genetic level with observed mutations in the fibroblast growth factor receptor 3 (FGFR3) occurring </w:t>
      </w:r>
      <w:r w:rsidR="00C56B70">
        <w:t xml:space="preserve">frequently </w:t>
      </w:r>
      <w:r>
        <w:t xml:space="preserve">with low </w:t>
      </w:r>
      <w:r>
        <w:lastRenderedPageBreak/>
        <w:t xml:space="preserve">risk NMIBC </w:t>
      </w:r>
      <w:r w:rsidR="00D42BE5">
        <w:t>whereas</w:t>
      </w:r>
      <w:r>
        <w:t xml:space="preserve"> with high risk NMIBC the predominant </w:t>
      </w:r>
      <w:r w:rsidR="00D42BE5">
        <w:t>genomic event is in loss of function of the tumour suppressor gene p</w:t>
      </w:r>
      <w:r>
        <w:t>53</w:t>
      </w:r>
      <w:r w:rsidR="00D42BE5">
        <w:t>,</w:t>
      </w:r>
      <w:r>
        <w:t xml:space="preserve"> as it is with MIBC.</w:t>
      </w:r>
      <w:r w:rsidR="004B4F72">
        <w:t xml:space="preserve">  This picture is evolving with the genomic classification of MIBC and </w:t>
      </w:r>
      <w:r w:rsidR="002C1E14">
        <w:t>when the same technique is applied to NMIBC further insights into tumour biology are eagerly expected.</w:t>
      </w:r>
    </w:p>
    <w:p w:rsidR="00BD3BD4" w:rsidRDefault="00BD3BD4" w:rsidP="00200FAE">
      <w:pPr>
        <w:spacing w:after="0" w:line="360" w:lineRule="auto"/>
        <w:contextualSpacing/>
      </w:pPr>
    </w:p>
    <w:p w:rsidR="00BD3BD4" w:rsidRDefault="00BD3BD4" w:rsidP="00200FAE">
      <w:pPr>
        <w:spacing w:after="0" w:line="360" w:lineRule="auto"/>
        <w:contextualSpacing/>
      </w:pPr>
      <w:r>
        <w:t>It is essenti</w:t>
      </w:r>
      <w:r w:rsidR="005847B7">
        <w:t>al to make an accurate assessment</w:t>
      </w:r>
      <w:r>
        <w:t xml:space="preserve"> of </w:t>
      </w:r>
      <w:r w:rsidR="005847B7">
        <w:t xml:space="preserve">the </w:t>
      </w:r>
      <w:r>
        <w:t xml:space="preserve">stage of </w:t>
      </w:r>
      <w:r w:rsidR="00D42BE5">
        <w:t>bladder cancer</w:t>
      </w:r>
      <w:r>
        <w:t xml:space="preserve"> at the earliest opportunity and a marker of quality of the </w:t>
      </w:r>
      <w:r w:rsidR="00D42BE5">
        <w:t>trans-urethral resection of bladder tumour (</w:t>
      </w:r>
      <w:r>
        <w:t>TURBT</w:t>
      </w:r>
      <w:r w:rsidR="00D42BE5">
        <w:t>)</w:t>
      </w:r>
      <w:r>
        <w:t xml:space="preserve"> is the presence of muscle in the specimen.  If no muscle is present then an early re-resection</w:t>
      </w:r>
      <w:r w:rsidR="00DA235E">
        <w:t xml:space="preserve"> </w:t>
      </w:r>
      <w:r>
        <w:t>should be undertaken in</w:t>
      </w:r>
      <w:r w:rsidR="005847B7">
        <w:t xml:space="preserve"> patients with high risk features</w:t>
      </w:r>
      <w:r>
        <w:t>.</w:t>
      </w:r>
      <w:r w:rsidR="00132C0D">
        <w:fldChar w:fldCharType="begin"/>
      </w:r>
      <w:r w:rsidR="00010BA4">
        <w:instrText xml:space="preserve"> ADDIN EN.CITE &lt;EndNote&gt;&lt;Cite&gt;&lt;Author&gt;Herr&lt;/Author&gt;&lt;Year&gt;2006&lt;/Year&gt;&lt;RecNum&gt;1000&lt;/RecNum&gt;&lt;DisplayText&gt;&lt;style face="superscript"&gt;16&lt;/style&gt;&lt;/DisplayText&gt;&lt;record&gt;&lt;rec-number&gt;1000&lt;/rec-number&gt;&lt;foreign-keys&gt;&lt;key app="EN" db-id="2trr2ptxmsdax9e5wp3pz9px2wttrrrswzff" timestamp="1515665880"&gt;1000&lt;/key&gt;&lt;/foreign-keys&gt;&lt;ref-type name="Journal Article"&gt;17&lt;/ref-type&gt;&lt;contributors&gt;&lt;authors&gt;&lt;author&gt;Herr, H. W.&lt;/author&gt;&lt;author&gt;Donat, S. M.&lt;/author&gt;&lt;/authors&gt;&lt;/contributors&gt;&lt;auth-address&gt;Department of Urology, Memorial Sloan-Kettering Cancer Center, New York, NY 10021, USA. herrh@mskcc.org&lt;/auth-address&gt;&lt;titles&gt;&lt;title&gt;A re-staging transurethral resection predicts early progression of superficial bladder cancer&lt;/title&gt;&lt;secondary-title&gt;BJU Int&lt;/secondary-title&gt;&lt;/titles&gt;&lt;periodical&gt;&lt;full-title&gt;BJU Int&lt;/full-title&gt;&lt;abbr-1&gt;BJU international&lt;/abbr-1&gt;&lt;/periodical&gt;&lt;pages&gt;1194-8&lt;/pages&gt;&lt;volume&gt;97&lt;/volume&gt;&lt;number&gt;6&lt;/number&gt;&lt;keywords&gt;&lt;keyword&gt;Adult&lt;/keyword&gt;&lt;keyword&gt;Aged&lt;/keyword&gt;&lt;keyword&gt;Aged, 80 and over&lt;/keyword&gt;&lt;keyword&gt;BCG Vaccine/therapeutic use&lt;/keyword&gt;&lt;keyword&gt;Cystectomy/*methods&lt;/keyword&gt;&lt;keyword&gt;Disease Progression&lt;/keyword&gt;&lt;keyword&gt;Disease-Free Survival&lt;/keyword&gt;&lt;keyword&gt;Female&lt;/keyword&gt;&lt;keyword&gt;Follow-Up Studies&lt;/keyword&gt;&lt;keyword&gt;Humans&lt;/keyword&gt;&lt;keyword&gt;Male&lt;/keyword&gt;&lt;keyword&gt;Middle Aged&lt;/keyword&gt;&lt;keyword&gt;Neoplasm Recurrence, Local/*prevention &amp;amp; control&lt;/keyword&gt;&lt;keyword&gt;Neoplasm Staging/methods&lt;/keyword&gt;&lt;keyword&gt;Reoperation&lt;/keyword&gt;&lt;keyword&gt;Risk Factors&lt;/keyword&gt;&lt;keyword&gt;Urethra&lt;/keyword&gt;&lt;keyword&gt;Urinary Bladder Neoplasms/drug therapy/pathology/*surgery&lt;/keyword&gt;&lt;/keywords&gt;&lt;dates&gt;&lt;year&gt;2006&lt;/year&gt;&lt;pub-dates&gt;&lt;date&gt;Jun&lt;/date&gt;&lt;/pub-dates&gt;&lt;/dates&gt;&lt;isbn&gt;1464-4096 (Print)&amp;#xD;1464-4096 (Linking)&lt;/isbn&gt;&lt;accession-num&gt;16566813&lt;/accession-num&gt;&lt;urls&gt;&lt;related-urls&gt;&lt;url&gt;https://www.ncbi.nlm.nih.gov/pubmed/16566813&lt;/url&gt;&lt;/related-urls&gt;&lt;/urls&gt;&lt;electronic-resource-num&gt;10.1111/j.1464-410X.2006.06145.x&lt;/electronic-resource-num&gt;&lt;/record&gt;&lt;/Cite&gt;&lt;/EndNote&gt;</w:instrText>
      </w:r>
      <w:r w:rsidR="00132C0D">
        <w:fldChar w:fldCharType="separate"/>
      </w:r>
      <w:r w:rsidR="00010BA4" w:rsidRPr="00010BA4">
        <w:rPr>
          <w:noProof/>
          <w:vertAlign w:val="superscript"/>
        </w:rPr>
        <w:t>16</w:t>
      </w:r>
      <w:r w:rsidR="00132C0D">
        <w:fldChar w:fldCharType="end"/>
      </w:r>
      <w:r>
        <w:t xml:space="preserve">  Recurrences can occur anywhere within the bladder and there are two </w:t>
      </w:r>
      <w:r w:rsidR="00677641">
        <w:t xml:space="preserve">main </w:t>
      </w:r>
      <w:r>
        <w:t>theories as to why this occurs.  The field change</w:t>
      </w:r>
      <w:r w:rsidR="00D42BE5">
        <w:t>,</w:t>
      </w:r>
      <w:r>
        <w:t xml:space="preserve"> </w:t>
      </w:r>
      <w:r w:rsidR="00677641">
        <w:t>or oligo</w:t>
      </w:r>
      <w:r w:rsidR="00D42BE5">
        <w:t>-</w:t>
      </w:r>
      <w:r w:rsidR="005847B7">
        <w:t xml:space="preserve">clonal </w:t>
      </w:r>
      <w:r w:rsidR="00D42BE5">
        <w:t xml:space="preserve">theory, </w:t>
      </w:r>
      <w:r>
        <w:t xml:space="preserve">implies that the whole urothelium has suffered a carcinogenic insult and as a result the whole urothelium </w:t>
      </w:r>
      <w:r w:rsidR="00D42BE5">
        <w:t>acquires</w:t>
      </w:r>
      <w:r>
        <w:t xml:space="preserve"> </w:t>
      </w:r>
      <w:r w:rsidR="00D42BE5">
        <w:t>genomic instability</w:t>
      </w:r>
      <w:r>
        <w:t xml:space="preserve"> </w:t>
      </w:r>
      <w:r w:rsidR="00D42BE5">
        <w:t xml:space="preserve">resulting in </w:t>
      </w:r>
      <w:r w:rsidR="00145E9D">
        <w:t xml:space="preserve">a </w:t>
      </w:r>
      <w:r>
        <w:t>risk of spont</w:t>
      </w:r>
      <w:r w:rsidR="00677641">
        <w:t>aneous malignant transformation</w:t>
      </w:r>
      <w:r w:rsidR="005847B7">
        <w:t>.</w:t>
      </w:r>
      <w:r w:rsidR="00D42BE5">
        <w:fldChar w:fldCharType="begin"/>
      </w:r>
      <w:r w:rsidR="00010BA4">
        <w:instrText xml:space="preserve"> ADDIN EN.CITE &lt;EndNote&gt;&lt;Cite&gt;&lt;Author&gt;Heney&lt;/Author&gt;&lt;Year&gt;1978&lt;/Year&gt;&lt;RecNum&gt;852&lt;/RecNum&gt;&lt;DisplayText&gt;&lt;style face="superscript"&gt;17&lt;/style&gt;&lt;/DisplayText&gt;&lt;record&gt;&lt;rec-number&gt;852&lt;/rec-number&gt;&lt;foreign-keys&gt;&lt;key app="EN" db-id="2trr2ptxmsdax9e5wp3pz9px2wttrrrswzff" timestamp="1515070592"&gt;852&lt;/key&gt;&lt;/foreign-keys&gt;&lt;ref-type name="Journal Article"&gt;17&lt;/ref-type&gt;&lt;contributors&gt;&lt;authors&gt;&lt;author&gt;Heney, N. M.&lt;/author&gt;&lt;author&gt;Daly, J.&lt;/author&gt;&lt;author&gt;Prout, G. R., Jr.&lt;/author&gt;&lt;author&gt;Nieh, P. T.&lt;/author&gt;&lt;author&gt;Heaney, J. A.&lt;/author&gt;&lt;author&gt;Trebeck, N. E.&lt;/author&gt;&lt;/authors&gt;&lt;/contributors&gt;&lt;titles&gt;&lt;title&gt;Biopsy of apparently normal urothelium in patients with bladder carcinoma&lt;/title&gt;&lt;secondary-title&gt;J Urol&lt;/secondary-title&gt;&lt;/titles&gt;&lt;periodical&gt;&lt;full-title&gt;J Urol&lt;/full-title&gt;&lt;abbr-1&gt;The Journal of urology&lt;/abbr-1&gt;&lt;/periodical&gt;&lt;pages&gt;559-60&lt;/pages&gt;&lt;volume&gt;120&lt;/volume&gt;&lt;number&gt;5&lt;/number&gt;&lt;keywords&gt;&lt;keyword&gt;Adenocarcinoma/pathology&lt;/keyword&gt;&lt;keyword&gt;Adult&lt;/keyword&gt;&lt;keyword&gt;Aged&lt;/keyword&gt;&lt;keyword&gt;Biopsy&lt;/keyword&gt;&lt;keyword&gt;Carcinoma in Situ/pathology&lt;/keyword&gt;&lt;keyword&gt;Carcinoma, Squamous Cell/pathology&lt;/keyword&gt;&lt;keyword&gt;Epithelium/pathology&lt;/keyword&gt;&lt;keyword&gt;Humans&lt;/keyword&gt;&lt;keyword&gt;Middle Aged&lt;/keyword&gt;&lt;keyword&gt;Papilloma/pathology&lt;/keyword&gt;&lt;keyword&gt;Urinary Bladder/*pathology&lt;/keyword&gt;&lt;keyword&gt;Urinary Bladder Neoplasms/*pathology&lt;/keyword&gt;&lt;/keywords&gt;&lt;dates&gt;&lt;year&gt;1978&lt;/year&gt;&lt;pub-dates&gt;&lt;date&gt;Nov&lt;/date&gt;&lt;/pub-dates&gt;&lt;/dates&gt;&lt;isbn&gt;0022-5347 (Print)&amp;#xD;0022-5347 (Linking)&lt;/isbn&gt;&lt;accession-num&gt;712898&lt;/accession-num&gt;&lt;urls&gt;&lt;related-urls&gt;&lt;url&gt;https://www.ncbi.nlm.nih.gov/pubmed/712898&lt;/url&gt;&lt;/related-urls&gt;&lt;/urls&gt;&lt;/record&gt;&lt;/Cite&gt;&lt;/EndNote&gt;</w:instrText>
      </w:r>
      <w:r w:rsidR="00D42BE5">
        <w:fldChar w:fldCharType="separate"/>
      </w:r>
      <w:r w:rsidR="00010BA4" w:rsidRPr="00010BA4">
        <w:rPr>
          <w:noProof/>
          <w:vertAlign w:val="superscript"/>
        </w:rPr>
        <w:t>17</w:t>
      </w:r>
      <w:r w:rsidR="00D42BE5">
        <w:fldChar w:fldCharType="end"/>
      </w:r>
      <w:r w:rsidR="005847B7">
        <w:t xml:space="preserve"> </w:t>
      </w:r>
      <w:r w:rsidR="00677641">
        <w:t xml:space="preserve"> The</w:t>
      </w:r>
      <w:r>
        <w:t xml:space="preserve"> </w:t>
      </w:r>
      <w:r w:rsidR="00677641">
        <w:t xml:space="preserve">monoclonal </w:t>
      </w:r>
      <w:r>
        <w:t>theory</w:t>
      </w:r>
      <w:r w:rsidR="00677641">
        <w:t xml:space="preserve"> </w:t>
      </w:r>
      <w:r w:rsidR="00D42BE5">
        <w:t>postulates that</w:t>
      </w:r>
      <w:r>
        <w:t xml:space="preserve"> </w:t>
      </w:r>
      <w:r w:rsidR="00677641">
        <w:t>a tumour arises from a single transformed cell and recurrences are</w:t>
      </w:r>
      <w:r>
        <w:t xml:space="preserve"> a result of re-implantation of scattered tumour cells released at the time of resection.</w:t>
      </w:r>
      <w:r w:rsidR="00D42BE5">
        <w:fldChar w:fldCharType="begin"/>
      </w:r>
      <w:r w:rsidR="00010BA4">
        <w:instrText xml:space="preserve"> ADDIN EN.CITE &lt;EndNote&gt;&lt;Cite&gt;&lt;Author&gt;Harris&lt;/Author&gt;&lt;Year&gt;1992&lt;/Year&gt;&lt;RecNum&gt;860&lt;/RecNum&gt;&lt;DisplayText&gt;&lt;style face="superscript"&gt;18&lt;/style&gt;&lt;/DisplayText&gt;&lt;record&gt;&lt;rec-number&gt;860&lt;/rec-number&gt;&lt;foreign-keys&gt;&lt;key app="EN" db-id="2trr2ptxmsdax9e5wp3pz9px2wttrrrswzff" timestamp="1515070747"&gt;860&lt;/key&gt;&lt;/foreign-keys&gt;&lt;ref-type name="Journal Article"&gt;17&lt;/ref-type&gt;&lt;contributors&gt;&lt;authors&gt;&lt;author&gt;Harris, A. L.&lt;/author&gt;&lt;author&gt;Neal, D. E.&lt;/author&gt;&lt;/authors&gt;&lt;/contributors&gt;&lt;titles&gt;&lt;title&gt;Bladder cancer--field versus clonal origin&lt;/title&gt;&lt;secondary-title&gt;N Engl J Med&lt;/secondary-title&gt;&lt;/titles&gt;&lt;periodical&gt;&lt;full-title&gt;N Engl J Med&lt;/full-title&gt;&lt;abbr-1&gt;The New England journal of medicine&lt;/abbr-1&gt;&lt;/periodical&gt;&lt;pages&gt;759-61&lt;/pages&gt;&lt;volume&gt;326&lt;/volume&gt;&lt;number&gt;11&lt;/number&gt;&lt;keywords&gt;&lt;keyword&gt;Carcinoma, Transitional Cell/genetics/pathology&lt;/keyword&gt;&lt;keyword&gt;Clone Cells&lt;/keyword&gt;&lt;keyword&gt;*Dosage Compensation, Genetic&lt;/keyword&gt;&lt;keyword&gt;Female&lt;/keyword&gt;&lt;keyword&gt;Humans&lt;/keyword&gt;&lt;keyword&gt;Urinary Bladder Neoplasms/*genetics/pathology&lt;/keyword&gt;&lt;/keywords&gt;&lt;dates&gt;&lt;year&gt;1992&lt;/year&gt;&lt;pub-dates&gt;&lt;date&gt;Mar 12&lt;/date&gt;&lt;/pub-dates&gt;&lt;/dates&gt;&lt;isbn&gt;0028-4793 (Print)&amp;#xD;0028-4793 (Linking)&lt;/isbn&gt;&lt;accession-num&gt;1738381&lt;/accession-num&gt;&lt;urls&gt;&lt;related-urls&gt;&lt;url&gt;https://www.ncbi.nlm.nih.gov/pubmed/1738381&lt;/url&gt;&lt;/related-urls&gt;&lt;/urls&gt;&lt;electronic-resource-num&gt;10.1056/NEJM199203123261108&lt;/electronic-resource-num&gt;&lt;/record&gt;&lt;/Cite&gt;&lt;/EndNote&gt;</w:instrText>
      </w:r>
      <w:r w:rsidR="00D42BE5">
        <w:fldChar w:fldCharType="separate"/>
      </w:r>
      <w:r w:rsidR="00010BA4" w:rsidRPr="00010BA4">
        <w:rPr>
          <w:noProof/>
          <w:vertAlign w:val="superscript"/>
        </w:rPr>
        <w:t>18</w:t>
      </w:r>
      <w:r w:rsidR="00D42BE5">
        <w:fldChar w:fldCharType="end"/>
      </w:r>
      <w:r>
        <w:t xml:space="preserve">  </w:t>
      </w:r>
      <w:r w:rsidR="005847B7">
        <w:t xml:space="preserve">It is likely that both theories are </w:t>
      </w:r>
      <w:r w:rsidR="00D42BE5">
        <w:t>relevant and not mutually exclusive</w:t>
      </w:r>
      <w:r w:rsidR="005847B7">
        <w:t>. There</w:t>
      </w:r>
      <w:r>
        <w:t xml:space="preserve"> is evidence </w:t>
      </w:r>
      <w:r w:rsidR="00D42BE5">
        <w:t>that</w:t>
      </w:r>
      <w:r>
        <w:t xml:space="preserve"> </w:t>
      </w:r>
      <w:r w:rsidR="00A42F83">
        <w:t>multiple</w:t>
      </w:r>
      <w:r>
        <w:t xml:space="preserve"> tumours </w:t>
      </w:r>
      <w:r w:rsidR="005847B7">
        <w:t xml:space="preserve">harvested </w:t>
      </w:r>
      <w:r>
        <w:t xml:space="preserve">from the same bladder </w:t>
      </w:r>
      <w:r w:rsidR="00A42F83">
        <w:t xml:space="preserve">or </w:t>
      </w:r>
      <w:r w:rsidR="00D42BE5">
        <w:t xml:space="preserve">urinary </w:t>
      </w:r>
      <w:r w:rsidR="00A42F83">
        <w:t xml:space="preserve">tract </w:t>
      </w:r>
      <w:r w:rsidR="00D42BE5">
        <w:t xml:space="preserve">may </w:t>
      </w:r>
      <w:r w:rsidR="00A42F83">
        <w:t>share</w:t>
      </w:r>
      <w:r w:rsidR="005A2AC1">
        <w:t xml:space="preserve"> identical clonal or</w:t>
      </w:r>
      <w:r w:rsidR="00D42BE5">
        <w:t xml:space="preserve">igins or conversely that </w:t>
      </w:r>
      <w:r w:rsidR="00A42F83">
        <w:t>oligo</w:t>
      </w:r>
      <w:r w:rsidR="00D42BE5">
        <w:t>-</w:t>
      </w:r>
      <w:r w:rsidR="00A42F83">
        <w:t xml:space="preserve">clonal tumours </w:t>
      </w:r>
      <w:r w:rsidR="00D42BE5">
        <w:t xml:space="preserve">may exist </w:t>
      </w:r>
      <w:r w:rsidR="00A42F83">
        <w:t>within the same bladder</w:t>
      </w:r>
      <w:r w:rsidR="005847B7">
        <w:t>.</w:t>
      </w:r>
      <w:r w:rsidR="00D42BE5">
        <w:fldChar w:fldCharType="begin"/>
      </w:r>
      <w:r w:rsidR="00010BA4">
        <w:instrText xml:space="preserve"> ADDIN EN.CITE &lt;EndNote&gt;&lt;Cite&gt;&lt;Author&gt;Hafner&lt;/Author&gt;&lt;Year&gt;2001&lt;/Year&gt;&lt;RecNum&gt;945&lt;/RecNum&gt;&lt;DisplayText&gt;&lt;style face="superscript"&gt;19&lt;/style&gt;&lt;/DisplayText&gt;&lt;record&gt;&lt;rec-number&gt;945&lt;/rec-number&gt;&lt;foreign-keys&gt;&lt;key app="EN" db-id="2trr2ptxmsdax9e5wp3pz9px2wttrrrswzff" timestamp="1515071377"&gt;945&lt;/key&gt;&lt;/foreign-keys&gt;&lt;ref-type name="Journal Article"&gt;17&lt;/ref-type&gt;&lt;contributors&gt;&lt;authors&gt;&lt;author&gt;Hafner, C.&lt;/author&gt;&lt;author&gt;Knuechel, R.&lt;/author&gt;&lt;author&gt;Zanardo, L.&lt;/author&gt;&lt;author&gt;Dietmaier, W.&lt;/author&gt;&lt;author&gt;Blaszyk, H.&lt;/author&gt;&lt;author&gt;Cheville, J.&lt;/author&gt;&lt;author&gt;Hofstaedter, F.&lt;/author&gt;&lt;author&gt;Hartmann, A.&lt;/author&gt;&lt;/authors&gt;&lt;/contributors&gt;&lt;auth-address&gt;Institute of Pathology, University of Regensburg, 93042 Regensburg, Germany.&lt;/auth-address&gt;&lt;titles&gt;&lt;title&gt;Evidence for oligoclonality and tumor spread by intraluminal seeding in multifocal urothelial carcinomas of the upper and lower urinary tract&lt;/title&gt;&lt;secondary-title&gt;Oncogene&lt;/secondary-title&gt;&lt;/titles&gt;&lt;periodical&gt;&lt;full-title&gt;Oncogene&lt;/full-title&gt;&lt;abbr-1&gt;Oncogene&lt;/abbr-1&gt;&lt;/periodical&gt;&lt;pages&gt;4910-5&lt;/pages&gt;&lt;volume&gt;20&lt;/volume&gt;&lt;number&gt;35&lt;/number&gt;&lt;keywords&gt;&lt;keyword&gt;Chromosomes, Human, Pair 9&lt;/keyword&gt;&lt;keyword&gt;Genes, p53&lt;/keyword&gt;&lt;keyword&gt;Humans&lt;/keyword&gt;&lt;keyword&gt;Loss of Heterozygosity&lt;/keyword&gt;&lt;keyword&gt;Microsatellite Repeats&lt;/keyword&gt;&lt;keyword&gt;Mutation&lt;/keyword&gt;&lt;keyword&gt;*Neoplasm Seeding&lt;/keyword&gt;&lt;keyword&gt;Urinary Bladder Neoplasms/*genetics/pathology&lt;/keyword&gt;&lt;/keywords&gt;&lt;dates&gt;&lt;year&gt;2001&lt;/year&gt;&lt;pub-dates&gt;&lt;date&gt;Aug 9&lt;/date&gt;&lt;/pub-dates&gt;&lt;/dates&gt;&lt;isbn&gt;0950-9232 (Print)&amp;#xD;0950-9232 (Linking)&lt;/isbn&gt;&lt;accession-num&gt;11521204&lt;/accession-num&gt;&lt;urls&gt;&lt;related-urls&gt;&lt;url&gt;https://www.ncbi.nlm.nih.gov/pubmed/11521204&lt;/url&gt;&lt;/related-urls&gt;&lt;/urls&gt;&lt;electronic-resource-num&gt;10.1038/sj.onc.1204671&lt;/electronic-resource-num&gt;&lt;/record&gt;&lt;/Cite&gt;&lt;/EndNote&gt;</w:instrText>
      </w:r>
      <w:r w:rsidR="00D42BE5">
        <w:fldChar w:fldCharType="separate"/>
      </w:r>
      <w:r w:rsidR="00010BA4" w:rsidRPr="00010BA4">
        <w:rPr>
          <w:noProof/>
          <w:vertAlign w:val="superscript"/>
        </w:rPr>
        <w:t>19</w:t>
      </w:r>
      <w:r w:rsidR="00D42BE5">
        <w:fldChar w:fldCharType="end"/>
      </w:r>
    </w:p>
    <w:p w:rsidR="005847B7" w:rsidRDefault="005847B7" w:rsidP="00200FAE">
      <w:pPr>
        <w:spacing w:after="0" w:line="360" w:lineRule="auto"/>
        <w:contextualSpacing/>
      </w:pPr>
    </w:p>
    <w:p w:rsidR="00D57C9F" w:rsidRDefault="005A2AC1" w:rsidP="00200FAE">
      <w:pPr>
        <w:spacing w:after="0" w:line="360" w:lineRule="auto"/>
        <w:contextualSpacing/>
      </w:pPr>
      <w:r>
        <w:t>To try and avoid the re-implantation risk the</w:t>
      </w:r>
      <w:r w:rsidR="00D42BE5">
        <w:t xml:space="preserve"> approach of</w:t>
      </w:r>
      <w:r>
        <w:t xml:space="preserve"> ‘</w:t>
      </w:r>
      <w:proofErr w:type="spellStart"/>
      <w:r>
        <w:t>en</w:t>
      </w:r>
      <w:proofErr w:type="spellEnd"/>
      <w:r>
        <w:t xml:space="preserve">-bloc’ resection is gaining popularity.  This technique endeavours to remove the tumour whole and </w:t>
      </w:r>
      <w:r w:rsidR="00D42BE5">
        <w:t xml:space="preserve">with removal </w:t>
      </w:r>
      <w:r>
        <w:t xml:space="preserve">via </w:t>
      </w:r>
      <w:r w:rsidR="00D42BE5">
        <w:t>a</w:t>
      </w:r>
      <w:r>
        <w:t xml:space="preserve"> cystoscope and as such reduce the risk of scattering tumour cells.  This technique is on</w:t>
      </w:r>
      <w:r w:rsidR="00C41228">
        <w:t>ly really appropriate for up to 4</w:t>
      </w:r>
      <w:r>
        <w:t xml:space="preserve"> tumou</w:t>
      </w:r>
      <w:r w:rsidR="00D42BE5">
        <w:t>rs that are less than 2-3 cm.  Tumours l</w:t>
      </w:r>
      <w:r>
        <w:t>arger than this are difficult to remove</w:t>
      </w:r>
      <w:r w:rsidR="00145E9D">
        <w:t xml:space="preserve"> whole</w:t>
      </w:r>
      <w:r>
        <w:t xml:space="preserve">. </w:t>
      </w:r>
      <w:r w:rsidR="00642254">
        <w:t xml:space="preserve">Three </w:t>
      </w:r>
      <w:r w:rsidR="00C161C7">
        <w:t xml:space="preserve">series of </w:t>
      </w:r>
      <w:proofErr w:type="spellStart"/>
      <w:r w:rsidR="00C161C7">
        <w:t>en</w:t>
      </w:r>
      <w:proofErr w:type="spellEnd"/>
      <w:r w:rsidR="00C161C7">
        <w:t>-bloc resection</w:t>
      </w:r>
      <w:r w:rsidR="00D42BE5">
        <w:t>, with up to 221 patients,</w:t>
      </w:r>
      <w:r w:rsidR="00D65CD5">
        <w:t xml:space="preserve"> </w:t>
      </w:r>
      <w:r w:rsidR="00D57C9F">
        <w:t>have been publi</w:t>
      </w:r>
      <w:r w:rsidR="00D65CD5">
        <w:t>s</w:t>
      </w:r>
      <w:r w:rsidR="00C161C7">
        <w:t>hed with promising results. The two-</w:t>
      </w:r>
      <w:r w:rsidR="00D65CD5">
        <w:t>year</w:t>
      </w:r>
      <w:r w:rsidR="00C161C7">
        <w:t xml:space="preserve"> recurrence rates were as</w:t>
      </w:r>
      <w:r w:rsidR="00D57C9F">
        <w:t xml:space="preserve"> low </w:t>
      </w:r>
      <w:r w:rsidR="003F0408">
        <w:t>as 0-22%</w:t>
      </w:r>
      <w:r w:rsidR="00132C0D">
        <w:t xml:space="preserve"> (Table</w:t>
      </w:r>
      <w:r w:rsidR="00D57C9F">
        <w:t xml:space="preserve"> </w:t>
      </w:r>
      <w:r w:rsidR="00B528F1">
        <w:t>1</w:t>
      </w:r>
      <w:r w:rsidR="00D57C9F">
        <w:t>)</w:t>
      </w:r>
      <w:r w:rsidR="003F0408">
        <w:t>.</w:t>
      </w:r>
      <w:r w:rsidR="003F0408">
        <w:fldChar w:fldCharType="begin">
          <w:fldData xml:space="preserve">PEVuZE5vdGU+PENpdGU+PEF1dGhvcj5DaGVuPC9BdXRob3I+PFllYXI+MjAxNTwvWWVhcj48UmVj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</w:fldData>
        </w:fldChar>
      </w:r>
      <w:r w:rsidR="003F0408">
        <w:instrText xml:space="preserve"> ADDIN EN.CITE </w:instrText>
      </w:r>
      <w:r w:rsidR="003F0408">
        <w:fldChar w:fldCharType="begin">
          <w:fldData xml:space="preserve">PEVuZE5vdGU+PENpdGU+PEF1dGhvcj5DaGVuPC9BdXRob3I+PFllYXI+MjAxNTwvWWVhcj48UmVj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</w:fldData>
        </w:fldChar>
      </w:r>
      <w:r w:rsidR="003F0408">
        <w:instrText xml:space="preserve"> ADDIN EN.CITE.DATA </w:instrText>
      </w:r>
      <w:r w:rsidR="003F0408">
        <w:fldChar w:fldCharType="end"/>
      </w:r>
      <w:r w:rsidR="003F0408">
        <w:fldChar w:fldCharType="separate"/>
      </w:r>
      <w:r w:rsidR="003F0408" w:rsidRPr="003F0408">
        <w:rPr>
          <w:noProof/>
          <w:vertAlign w:val="superscript"/>
        </w:rPr>
        <w:t>20-22</w:t>
      </w:r>
      <w:r w:rsidR="003F0408">
        <w:fldChar w:fldCharType="end"/>
      </w:r>
    </w:p>
    <w:p w:rsidR="00132C0D" w:rsidRDefault="00132C0D" w:rsidP="00200FAE">
      <w:pPr>
        <w:spacing w:after="0" w:line="360" w:lineRule="auto"/>
        <w:contextualSpacing/>
      </w:pPr>
    </w:p>
    <w:p w:rsidR="005A2AC1" w:rsidRDefault="005A2AC1" w:rsidP="00200FAE">
      <w:pPr>
        <w:spacing w:after="0" w:line="360" w:lineRule="auto"/>
        <w:contextualSpacing/>
      </w:pPr>
      <w:r>
        <w:t xml:space="preserve">Higher risk disease is frequently associated with CIS that can be hard to see under traditional white light cystoscopy.  </w:t>
      </w:r>
      <w:r w:rsidR="00D42BE5">
        <w:t>Emergent</w:t>
      </w:r>
      <w:r>
        <w:t xml:space="preserve"> techniques </w:t>
      </w:r>
      <w:r w:rsidR="00D42BE5">
        <w:t>to address this include</w:t>
      </w:r>
      <w:r>
        <w:t xml:space="preserve"> ‘blue light’</w:t>
      </w:r>
      <w:r w:rsidR="00D42BE5">
        <w:t xml:space="preserve"> cystoscopy</w:t>
      </w:r>
      <w:r>
        <w:t xml:space="preserve">, which instils the </w:t>
      </w:r>
      <w:r w:rsidR="006266BB">
        <w:t>photosensitive</w:t>
      </w:r>
      <w:r>
        <w:t xml:space="preserve"> agent </w:t>
      </w:r>
      <w:proofErr w:type="spellStart"/>
      <w:r>
        <w:t>hexamino</w:t>
      </w:r>
      <w:r w:rsidR="00F558BF">
        <w:t>le</w:t>
      </w:r>
      <w:r>
        <w:t>vuli</w:t>
      </w:r>
      <w:r w:rsidR="00F558BF">
        <w:t>nate</w:t>
      </w:r>
      <w:proofErr w:type="spellEnd"/>
      <w:r>
        <w:t xml:space="preserve"> (HEX</w:t>
      </w:r>
      <w:r w:rsidR="00F558BF">
        <w:t>V</w:t>
      </w:r>
      <w:r>
        <w:t>IX) into the bladder that binds with the tumour cells causing them to fluoresce</w:t>
      </w:r>
      <w:r w:rsidR="006266BB">
        <w:t xml:space="preserve"> red</w:t>
      </w:r>
      <w:r>
        <w:t xml:space="preserve"> under blue li</w:t>
      </w:r>
      <w:r w:rsidR="00B7772F">
        <w:t xml:space="preserve">ght, and </w:t>
      </w:r>
      <w:r w:rsidR="00132C0D">
        <w:t>an</w:t>
      </w:r>
      <w:r w:rsidR="00DA235E">
        <w:t xml:space="preserve"> optical image enhancement technology called ‘</w:t>
      </w:r>
      <w:r w:rsidR="00B7772F">
        <w:t>narrow band</w:t>
      </w:r>
      <w:r w:rsidR="00DA235E">
        <w:t>’</w:t>
      </w:r>
      <w:r w:rsidR="00B7772F">
        <w:t xml:space="preserve"> imaging</w:t>
      </w:r>
      <w:r>
        <w:t>.  Centres that routinely use these techniques are reporting superior recurrence free survivals.</w:t>
      </w:r>
      <w:r w:rsidR="00132C0D">
        <w:fldChar w:fldCharType="begin">
          <w:fldData xml:space="preserve">PEVuZE5vdGU+PENpdGU+PEF1dGhvcj5Hcm9zc21hbjwvQXV0aG9yPjxZZWFyPjIwMTI8L1llYXI+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</w:fldData>
        </w:fldChar>
      </w:r>
      <w:r w:rsidR="003F0408">
        <w:instrText xml:space="preserve"> ADDIN EN.CITE </w:instrText>
      </w:r>
      <w:r w:rsidR="003F0408">
        <w:fldChar w:fldCharType="begin">
          <w:fldData xml:space="preserve">PEVuZE5vdGU+PENpdGU+PEF1dGhvcj5Hcm9zc21hbjwvQXV0aG9yPjxZZWFyPjIwMTI8L1llYXI+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</w:fldData>
        </w:fldChar>
      </w:r>
      <w:r w:rsidR="003F0408">
        <w:instrText xml:space="preserve"> ADDIN EN.CITE.DATA </w:instrText>
      </w:r>
      <w:r w:rsidR="003F0408">
        <w:fldChar w:fldCharType="end"/>
      </w:r>
      <w:r w:rsidR="00132C0D">
        <w:fldChar w:fldCharType="separate"/>
      </w:r>
      <w:r w:rsidR="003F0408" w:rsidRPr="003F0408">
        <w:rPr>
          <w:noProof/>
          <w:vertAlign w:val="superscript"/>
        </w:rPr>
        <w:t>23</w:t>
      </w:r>
      <w:r w:rsidR="00132C0D">
        <w:fldChar w:fldCharType="end"/>
      </w:r>
    </w:p>
    <w:p w:rsidR="009C0AB7" w:rsidRDefault="009C0AB7" w:rsidP="00200FAE">
      <w:pPr>
        <w:spacing w:after="0" w:line="360" w:lineRule="auto"/>
        <w:contextualSpacing/>
      </w:pPr>
    </w:p>
    <w:p w:rsidR="00BD3BD4" w:rsidRDefault="009C0AB7" w:rsidP="00200FAE">
      <w:pPr>
        <w:spacing w:after="0" w:line="360" w:lineRule="auto"/>
        <w:contextualSpacing/>
      </w:pPr>
      <w:r>
        <w:t xml:space="preserve">As a result of </w:t>
      </w:r>
      <w:r w:rsidR="00D42BE5">
        <w:t>the</w:t>
      </w:r>
      <w:r>
        <w:t xml:space="preserve"> wide spectrum of disease characteristics in NMIBC</w:t>
      </w:r>
      <w:r w:rsidR="00D42BE5">
        <w:t>,</w:t>
      </w:r>
      <w:r>
        <w:t xml:space="preserve"> there are specific treatment options for each risk category.</w:t>
      </w:r>
      <w:r w:rsidR="00C41228">
        <w:t xml:space="preserve">  At</w:t>
      </w:r>
      <w:r w:rsidR="00E66607">
        <w:t xml:space="preserve"> the first TURBT there is level 1 evidence for the intra-vesical </w:t>
      </w:r>
      <w:r w:rsidR="00E66607">
        <w:lastRenderedPageBreak/>
        <w:t xml:space="preserve">administration of </w:t>
      </w:r>
      <w:r w:rsidR="00D42BE5">
        <w:t>the</w:t>
      </w:r>
      <w:r w:rsidR="00E66607">
        <w:t xml:space="preserve"> anti-tumour a</w:t>
      </w:r>
      <w:r w:rsidR="00D42BE5">
        <w:t xml:space="preserve">ntibiotic </w:t>
      </w:r>
      <w:proofErr w:type="spellStart"/>
      <w:r w:rsidR="00E66607">
        <w:t>mitomicin</w:t>
      </w:r>
      <w:proofErr w:type="spellEnd"/>
      <w:r w:rsidR="00E66607">
        <w:t>-C (MMC).  This red</w:t>
      </w:r>
      <w:r w:rsidR="00125C5A">
        <w:t xml:space="preserve">uces the risk of recurrence by 38% and reduces the </w:t>
      </w:r>
      <w:r w:rsidR="00B7772F">
        <w:t>5-year</w:t>
      </w:r>
      <w:r w:rsidR="00125C5A">
        <w:t xml:space="preserve"> recurrence rate</w:t>
      </w:r>
      <w:r w:rsidR="00B7772F">
        <w:t>s from 58.8% to 44.</w:t>
      </w:r>
      <w:r w:rsidR="00125C5A">
        <w:t xml:space="preserve">8% </w:t>
      </w:r>
      <w:r w:rsidR="00E66607">
        <w:t>but does increase the morbidity of the resection.</w:t>
      </w:r>
      <w:r w:rsidR="00D42BE5">
        <w:fldChar w:fldCharType="begin">
          <w:fldData xml:space="preserve">PEVuZE5vdGU+PENpdGU+PEF1dGhvcj5TeWx2ZXN0ZXI8L0F1dGhvcj48WWVhcj4yMDE2PC9ZZWFy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==
</w:fldData>
        </w:fldChar>
      </w:r>
      <w:r w:rsidR="003F0408">
        <w:instrText xml:space="preserve"> ADDIN EN.CITE </w:instrText>
      </w:r>
      <w:r w:rsidR="003F0408">
        <w:fldChar w:fldCharType="begin">
          <w:fldData xml:space="preserve">PEVuZE5vdGU+PENpdGU+PEF1dGhvcj5TeWx2ZXN0ZXI8L0F1dGhvcj48WWVhcj4yMDE2PC9ZZWFy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==
</w:fldData>
        </w:fldChar>
      </w:r>
      <w:r w:rsidR="003F0408">
        <w:instrText xml:space="preserve"> ADDIN EN.CITE.DATA </w:instrText>
      </w:r>
      <w:r w:rsidR="003F0408">
        <w:fldChar w:fldCharType="end"/>
      </w:r>
      <w:r w:rsidR="00D42BE5">
        <w:fldChar w:fldCharType="separate"/>
      </w:r>
      <w:r w:rsidR="003F0408" w:rsidRPr="003F0408">
        <w:rPr>
          <w:noProof/>
          <w:vertAlign w:val="superscript"/>
        </w:rPr>
        <w:t>24</w:t>
      </w:r>
      <w:r w:rsidR="00D42BE5">
        <w:fldChar w:fldCharType="end"/>
      </w:r>
      <w:r w:rsidR="00E66607">
        <w:t xml:space="preserve">  </w:t>
      </w:r>
      <w:r w:rsidR="00D42BE5">
        <w:t>L</w:t>
      </w:r>
      <w:r w:rsidR="00E66607">
        <w:t>owe</w:t>
      </w:r>
      <w:r w:rsidR="00D42BE5">
        <w:t>r</w:t>
      </w:r>
      <w:r w:rsidR="00E66607">
        <w:t xml:space="preserve"> risk tumours benefit the </w:t>
      </w:r>
      <w:r w:rsidR="00C56B70">
        <w:t>most;</w:t>
      </w:r>
      <w:r w:rsidR="00E66607">
        <w:t xml:space="preserve"> however, as these tumours are by their nature the least troublesome for patients some clinicians </w:t>
      </w:r>
      <w:r w:rsidR="00D42BE5">
        <w:t xml:space="preserve">would </w:t>
      </w:r>
      <w:r w:rsidR="00E66607">
        <w:t>still debate the benefit to ris</w:t>
      </w:r>
      <w:r w:rsidR="00BD3BD4">
        <w:t xml:space="preserve">k ratio of its administration. </w:t>
      </w:r>
      <w:r w:rsidR="00D76732">
        <w:t xml:space="preserve">Patients </w:t>
      </w:r>
      <w:r w:rsidR="005F72E8">
        <w:t xml:space="preserve">who develop numerous recurrences are often classified as intermediate risk and an option for these patients is to receive a </w:t>
      </w:r>
      <w:r w:rsidR="00B7772F">
        <w:t>6-week</w:t>
      </w:r>
      <w:r w:rsidR="005F72E8">
        <w:t xml:space="preserve"> course of weekly </w:t>
      </w:r>
      <w:r w:rsidR="00D42BE5">
        <w:t xml:space="preserve">MMC intra-vesical </w:t>
      </w:r>
      <w:r w:rsidR="005F72E8">
        <w:t xml:space="preserve">installations or intra-vesical </w:t>
      </w:r>
      <w:r w:rsidR="00D42BE5" w:rsidRPr="00D42BE5">
        <w:t xml:space="preserve">Bacillus </w:t>
      </w:r>
      <w:proofErr w:type="spellStart"/>
      <w:r w:rsidR="00D42BE5" w:rsidRPr="00D42BE5">
        <w:t>Calmette</w:t>
      </w:r>
      <w:proofErr w:type="spellEnd"/>
      <w:r w:rsidR="00D42BE5" w:rsidRPr="00D42BE5">
        <w:t>–</w:t>
      </w:r>
      <w:proofErr w:type="spellStart"/>
      <w:r w:rsidR="00D42BE5" w:rsidRPr="00D42BE5">
        <w:t>Guérin</w:t>
      </w:r>
      <w:proofErr w:type="spellEnd"/>
      <w:r w:rsidR="00D42BE5" w:rsidRPr="00D42BE5">
        <w:t xml:space="preserve"> </w:t>
      </w:r>
      <w:r w:rsidR="00D42BE5">
        <w:t>(</w:t>
      </w:r>
      <w:r w:rsidR="005F72E8">
        <w:t>BCG</w:t>
      </w:r>
      <w:r w:rsidR="00D42BE5">
        <w:t>) vaccine</w:t>
      </w:r>
      <w:r w:rsidR="005F72E8">
        <w:t xml:space="preserve">.  High risk disease has the worst prognosis both in terms of recurrences and progression to lethal disease.  As </w:t>
      </w:r>
      <w:proofErr w:type="gramStart"/>
      <w:r w:rsidR="005F72E8">
        <w:t>such</w:t>
      </w:r>
      <w:proofErr w:type="gramEnd"/>
      <w:r w:rsidR="005F72E8">
        <w:t xml:space="preserve"> </w:t>
      </w:r>
      <w:r w:rsidR="002520F8">
        <w:t xml:space="preserve">additional </w:t>
      </w:r>
      <w:r w:rsidR="00A369D0">
        <w:t>or alternative</w:t>
      </w:r>
      <w:r w:rsidR="005F72E8">
        <w:t xml:space="preserve"> treatments are recommended in the majority of cases.  Patients with this form of bladder cancer will be offered disease modifying intra-vesical treatment or early radical cystectomy.</w:t>
      </w:r>
      <w:r w:rsidR="00BD3BD4">
        <w:t xml:space="preserve"> </w:t>
      </w:r>
    </w:p>
    <w:p w:rsidR="00BD3BD4" w:rsidRDefault="00BD3BD4" w:rsidP="00200FAE">
      <w:pPr>
        <w:spacing w:after="0" w:line="360" w:lineRule="auto"/>
        <w:contextualSpacing/>
      </w:pPr>
    </w:p>
    <w:p w:rsidR="005564AD" w:rsidRDefault="00BD3BD4" w:rsidP="00200FAE">
      <w:pPr>
        <w:spacing w:after="0" w:line="360" w:lineRule="auto"/>
        <w:contextualSpacing/>
      </w:pPr>
      <w:r>
        <w:t>Intra-vesical BCG is an immunotherapy that reduces the risk of recurrence and progression by</w:t>
      </w:r>
      <w:r w:rsidR="00D42BE5">
        <w:t xml:space="preserve"> 70% and 27% respectively and has</w:t>
      </w:r>
      <w:r w:rsidR="001F4F66">
        <w:t xml:space="preserve"> been used for bladder cancer for over 40 years.</w:t>
      </w:r>
      <w:r w:rsidR="00132C0D">
        <w:fldChar w:fldCharType="begin"/>
      </w:r>
      <w:r w:rsidR="003F0408">
        <w:instrText xml:space="preserve"> ADDIN EN.CITE &lt;EndNote&gt;&lt;Cite&gt;&lt;Author&gt;Morales&lt;/Author&gt;&lt;Year&gt;1976&lt;/Year&gt;&lt;RecNum&gt;1036&lt;/RecNum&gt;&lt;DisplayText&gt;&lt;style face="superscript"&gt;25&lt;/style&gt;&lt;/DisplayText&gt;&lt;record&gt;&lt;rec-number&gt;1036&lt;/rec-number&gt;&lt;foreign-keys&gt;&lt;key app="EN" db-id="2trr2ptxmsdax9e5wp3pz9px2wttrrrswzff" timestamp="1515666942"&gt;1036&lt;/key&gt;&lt;/foreign-keys&gt;&lt;ref-type name="Journal Article"&gt;17&lt;/ref-type&gt;&lt;contributors&gt;&lt;authors&gt;&lt;author&gt;Morales, A.&lt;/author&gt;&lt;author&gt;Eidinger, D.&lt;/author&gt;&lt;author&gt;Bruce, A. W.&lt;/author&gt;&lt;/authors&gt;&lt;/contributors&gt;&lt;titles&gt;&lt;title&gt;Intracavitary Bacillus Calmette-Guerin in the treatment of superficial bladder tumors&lt;/title&gt;&lt;secondary-title&gt;J Urol&lt;/secondary-title&gt;&lt;/titles&gt;&lt;periodical&gt;&lt;full-title&gt;J Urol&lt;/full-title&gt;&lt;abbr-1&gt;The Journal of urology&lt;/abbr-1&gt;&lt;/periodical&gt;&lt;pages&gt;180-3&lt;/pages&gt;&lt;volume&gt;116&lt;/volume&gt;&lt;number&gt;2&lt;/number&gt;&lt;keywords&gt;&lt;keyword&gt;Aged&lt;/keyword&gt;&lt;keyword&gt;*BCG Vaccine&lt;/keyword&gt;&lt;keyword&gt;Carcinoma, Transitional Cell/immunology/*therapy&lt;/keyword&gt;&lt;keyword&gt;Female&lt;/keyword&gt;&lt;keyword&gt;Humans&lt;/keyword&gt;&lt;keyword&gt;Hypersensitivity, Delayed&lt;/keyword&gt;&lt;keyword&gt;Immunotherapy&lt;/keyword&gt;&lt;keyword&gt;Leukocyte Count&lt;/keyword&gt;&lt;keyword&gt;Lymphocytes/immunology&lt;/keyword&gt;&lt;keyword&gt;Male&lt;/keyword&gt;&lt;keyword&gt;Middle Aged&lt;/keyword&gt;&lt;keyword&gt;Mycobacterium bovis/*immunology&lt;/keyword&gt;&lt;keyword&gt;Neoplasm Recurrence, Local&lt;/keyword&gt;&lt;keyword&gt;Thiotepa/therapeutic use&lt;/keyword&gt;&lt;keyword&gt;Urinary Bladder Neoplasms/immunology/*therapy&lt;/keyword&gt;&lt;/keywords&gt;&lt;dates&gt;&lt;year&gt;1976&lt;/year&gt;&lt;pub-dates&gt;&lt;date&gt;Aug&lt;/date&gt;&lt;/pub-dates&gt;&lt;/dates&gt;&lt;isbn&gt;0022-5347 (Print)&amp;#xD;0022-5347 (Linking)&lt;/isbn&gt;&lt;accession-num&gt;820877&lt;/accession-num&gt;&lt;urls&gt;&lt;related-urls&gt;&lt;url&gt;https://www.ncbi.nlm.nih.gov/pubmed/820877&lt;/url&gt;&lt;/related-urls&gt;&lt;/urls&gt;&lt;/record&gt;&lt;/Cite&gt;&lt;/EndNote&gt;</w:instrText>
      </w:r>
      <w:r w:rsidR="00132C0D">
        <w:fldChar w:fldCharType="separate"/>
      </w:r>
      <w:r w:rsidR="003F0408" w:rsidRPr="003F0408">
        <w:rPr>
          <w:noProof/>
          <w:vertAlign w:val="superscript"/>
        </w:rPr>
        <w:t>25</w:t>
      </w:r>
      <w:r w:rsidR="00132C0D">
        <w:fldChar w:fldCharType="end"/>
      </w:r>
      <w:r>
        <w:t xml:space="preserve"> </w:t>
      </w:r>
      <w:r w:rsidR="00145E9D">
        <w:t xml:space="preserve">The procedure is generally well tolerated but can be associated with significant dysuria and flu-like symptoms that are generally self-limiting and resolve within 1 to 2 days.  Very occasionally patients can become </w:t>
      </w:r>
      <w:r w:rsidR="00132C0D">
        <w:t>systemically</w:t>
      </w:r>
      <w:r w:rsidR="00145E9D">
        <w:t xml:space="preserve"> unwell </w:t>
      </w:r>
      <w:r w:rsidR="00132C0D">
        <w:t>with</w:t>
      </w:r>
      <w:r w:rsidR="00145E9D">
        <w:t xml:space="preserve"> </w:t>
      </w:r>
      <w:r w:rsidR="00B128C5">
        <w:t>‘</w:t>
      </w:r>
      <w:r w:rsidR="00145E9D">
        <w:t>BCG</w:t>
      </w:r>
      <w:r w:rsidR="00132C0D">
        <w:t>-</w:t>
      </w:r>
      <w:proofErr w:type="spellStart"/>
      <w:r w:rsidR="00145E9D">
        <w:t>osis</w:t>
      </w:r>
      <w:proofErr w:type="spellEnd"/>
      <w:r w:rsidR="00B128C5">
        <w:t>’</w:t>
      </w:r>
      <w:r w:rsidR="00145E9D">
        <w:t xml:space="preserve"> </w:t>
      </w:r>
      <w:r w:rsidR="00132C0D">
        <w:t>which may</w:t>
      </w:r>
      <w:r w:rsidR="00B128C5">
        <w:t xml:space="preserve"> </w:t>
      </w:r>
      <w:r w:rsidR="00145E9D">
        <w:t>require hosp</w:t>
      </w:r>
      <w:r w:rsidR="00AC3AFB">
        <w:t>italisation and anti-tuberculosis</w:t>
      </w:r>
      <w:r w:rsidR="00145E9D">
        <w:t xml:space="preserve"> therapies. </w:t>
      </w:r>
      <w:r>
        <w:t xml:space="preserve">If a </w:t>
      </w:r>
      <w:r w:rsidR="00C41228">
        <w:t xml:space="preserve">patient tolerates </w:t>
      </w:r>
      <w:r w:rsidR="00D42BE5">
        <w:t>a</w:t>
      </w:r>
      <w:r w:rsidR="00C41228">
        <w:t xml:space="preserve"> </w:t>
      </w:r>
      <w:r w:rsidR="008C5CCC">
        <w:t>6-week</w:t>
      </w:r>
      <w:r w:rsidR="00C41228">
        <w:t xml:space="preserve"> induction course</w:t>
      </w:r>
      <w:r w:rsidR="00D42BE5">
        <w:t>,</w:t>
      </w:r>
      <w:r w:rsidR="00C41228">
        <w:t xml:space="preserve"> and is seen to be responding</w:t>
      </w:r>
      <w:r w:rsidR="00D42BE5">
        <w:t>,</w:t>
      </w:r>
      <w:r w:rsidR="00C41228">
        <w:t xml:space="preserve"> then a maintenance schedule for either 1 or 3 years is undertaken</w:t>
      </w:r>
      <w:r w:rsidR="00D42BE5">
        <w:t>.  For those who recur then</w:t>
      </w:r>
      <w:r w:rsidR="00C41228">
        <w:t xml:space="preserve"> radical cystectomy should be considered.  When patients </w:t>
      </w:r>
      <w:r w:rsidR="008C5CCC">
        <w:t xml:space="preserve">still wish to try and avoid </w:t>
      </w:r>
      <w:r w:rsidR="00132C0D">
        <w:t>cystectomy</w:t>
      </w:r>
      <w:r w:rsidR="00C41228">
        <w:t xml:space="preserve"> then diffe</w:t>
      </w:r>
      <w:r w:rsidR="001C3C36">
        <w:t>r</w:t>
      </w:r>
      <w:r w:rsidR="00B128C5">
        <w:t>ing methods (described below)</w:t>
      </w:r>
      <w:r w:rsidR="00C41228">
        <w:t xml:space="preserve"> of delivering intra-vesical therapies have been </w:t>
      </w:r>
      <w:r w:rsidR="00132C0D">
        <w:t>developed</w:t>
      </w:r>
      <w:r w:rsidR="00C41228">
        <w:t xml:space="preserve">.  </w:t>
      </w:r>
    </w:p>
    <w:p w:rsidR="005564AD" w:rsidRDefault="005564AD" w:rsidP="00200FAE">
      <w:pPr>
        <w:spacing w:after="0" w:line="360" w:lineRule="auto"/>
        <w:contextualSpacing/>
      </w:pPr>
    </w:p>
    <w:p w:rsidR="00BD3BD4" w:rsidRDefault="00C41228" w:rsidP="00200FAE">
      <w:pPr>
        <w:spacing w:after="0" w:line="360" w:lineRule="auto"/>
        <w:contextualSpacing/>
      </w:pPr>
      <w:r>
        <w:t xml:space="preserve">Electro-motive drug administration (EMDA) </w:t>
      </w:r>
      <w:r w:rsidR="008A2E8B">
        <w:t>ionises</w:t>
      </w:r>
      <w:r>
        <w:t xml:space="preserve"> MMC</w:t>
      </w:r>
      <w:r w:rsidR="008A2E8B">
        <w:t xml:space="preserve"> dissolved</w:t>
      </w:r>
      <w:r>
        <w:t xml:space="preserve"> </w:t>
      </w:r>
      <w:r w:rsidR="008A2E8B">
        <w:t>in either</w:t>
      </w:r>
      <w:r>
        <w:t xml:space="preserve"> </w:t>
      </w:r>
      <w:r w:rsidR="00B128C5">
        <w:t>water or saline</w:t>
      </w:r>
      <w:r>
        <w:t>.  By passing a low current between a special catheter</w:t>
      </w:r>
      <w:r w:rsidR="0026373E">
        <w:t>,</w:t>
      </w:r>
      <w:r>
        <w:t xml:space="preserve"> with an </w:t>
      </w:r>
      <w:r w:rsidR="0026373E">
        <w:t>incorporated electrode,</w:t>
      </w:r>
      <w:r>
        <w:t xml:space="preserve"> and metallic pads, coupled to the lower abdom</w:t>
      </w:r>
      <w:r w:rsidR="00C02356">
        <w:t xml:space="preserve">inal wall via electro gel, </w:t>
      </w:r>
      <w:r>
        <w:t xml:space="preserve">better tissue absorption of the MMC is </w:t>
      </w:r>
      <w:r w:rsidR="008F1839">
        <w:t>achieved</w:t>
      </w:r>
      <w:r>
        <w:t xml:space="preserve"> into the detrusor </w:t>
      </w:r>
      <w:r w:rsidR="00D42BE5">
        <w:t xml:space="preserve">muscle </w:t>
      </w:r>
      <w:r>
        <w:t>and hence efficacy</w:t>
      </w:r>
      <w:r w:rsidR="00D42BE5">
        <w:t xml:space="preserve"> is</w:t>
      </w:r>
      <w:r>
        <w:t xml:space="preserve"> improved</w:t>
      </w:r>
      <w:r w:rsidR="00D42BE5">
        <w:t>.</w:t>
      </w:r>
      <w:r w:rsidR="00132C0D">
        <w:fldChar w:fldCharType="begin"/>
      </w:r>
      <w:r w:rsidR="003F0408">
        <w:instrText xml:space="preserve"> ADDIN EN.CITE &lt;EndNote&gt;&lt;Cite&gt;&lt;Author&gt;Gurpinar&lt;/Author&gt;&lt;Year&gt;1996&lt;/Year&gt;&lt;RecNum&gt;1039&lt;/RecNum&gt;&lt;DisplayText&gt;&lt;style face="superscript"&gt;26&lt;/style&gt;&lt;/DisplayText&gt;&lt;record&gt;&lt;rec-number&gt;1039&lt;/rec-number&gt;&lt;foreign-keys&gt;&lt;key app="EN" db-id="2trr2ptxmsdax9e5wp3pz9px2wttrrrswzff" timestamp="1515667198"&gt;1039&lt;/key&gt;&lt;/foreign-keys&gt;&lt;ref-type name="Journal Article"&gt;17&lt;/ref-type&gt;&lt;contributors&gt;&lt;authors&gt;&lt;author&gt;Gurpinar, T.&lt;/author&gt;&lt;author&gt;Truong, L. D.&lt;/author&gt;&lt;author&gt;Wong, H. Y.&lt;/author&gt;&lt;author&gt;Griffith, D. P.&lt;/author&gt;&lt;/authors&gt;&lt;/contributors&gt;&lt;auth-address&gt;Scott Department of Urology, Baylor College of Medicine, Houston, Texas 77030, USA.&lt;/auth-address&gt;&lt;titles&gt;&lt;title&gt;Electromotive drug administration to the urinary bladder: an animal model and preliminary results&lt;/title&gt;&lt;secondary-title&gt;J Urol&lt;/secondary-title&gt;&lt;/titles&gt;&lt;periodical&gt;&lt;full-title&gt;J Urol&lt;/full-title&gt;&lt;abbr-1&gt;The Journal of urology&lt;/abbr-1&gt;&lt;/periodical&gt;&lt;pages&gt;1496-501&lt;/pages&gt;&lt;volume&gt;156&lt;/volume&gt;&lt;number&gt;4&lt;/number&gt;&lt;keywords&gt;&lt;keyword&gt;*Administration, Intravesical&lt;/keyword&gt;&lt;keyword&gt;Animals&lt;/keyword&gt;&lt;keyword&gt;Dogs&lt;/keyword&gt;&lt;keyword&gt;Evaluation Studies as Topic&lt;/keyword&gt;&lt;keyword&gt;*Iontophoresis/instrumentation&lt;/keyword&gt;&lt;/keywords&gt;&lt;dates&gt;&lt;year&gt;1996&lt;/year&gt;&lt;pub-dates&gt;&lt;date&gt;Oct&lt;/date&gt;&lt;/pub-dates&gt;&lt;/dates&gt;&lt;isbn&gt;0022-5347 (Print)&amp;#xD;0022-5347 (Linking)&lt;/isbn&gt;&lt;accession-num&gt;8808916&lt;/accession-num&gt;&lt;urls&gt;&lt;related-urls&gt;&lt;url&gt;https://www.ncbi.nlm.nih.gov/pubmed/8808916&lt;/url&gt;&lt;/related-urls&gt;&lt;/urls&gt;&lt;/record&gt;&lt;/Cite&gt;&lt;/EndNote&gt;</w:instrText>
      </w:r>
      <w:r w:rsidR="00132C0D">
        <w:fldChar w:fldCharType="separate"/>
      </w:r>
      <w:r w:rsidR="003F0408" w:rsidRPr="003F0408">
        <w:rPr>
          <w:noProof/>
          <w:vertAlign w:val="superscript"/>
        </w:rPr>
        <w:t>26</w:t>
      </w:r>
      <w:r w:rsidR="00132C0D">
        <w:fldChar w:fldCharType="end"/>
      </w:r>
      <w:r w:rsidR="00D42BE5">
        <w:t xml:space="preserve">  The most popular approach to </w:t>
      </w:r>
      <w:r>
        <w:t>this is the Di-</w:t>
      </w:r>
      <w:bookmarkStart w:id="0" w:name="_GoBack"/>
      <w:r>
        <w:t>Stasi</w:t>
      </w:r>
      <w:bookmarkEnd w:id="0"/>
      <w:r>
        <w:t xml:space="preserve"> regime</w:t>
      </w:r>
      <w:r w:rsidR="00D42BE5">
        <w:t>n</w:t>
      </w:r>
      <w:r w:rsidR="004B4F72">
        <w:t>, although some have found it hard to recreate th</w:t>
      </w:r>
      <w:r w:rsidR="002A6AEE">
        <w:t>eir results.</w:t>
      </w:r>
      <w:r w:rsidR="004B4F72">
        <w:t xml:space="preserve"> </w:t>
      </w:r>
      <w:r>
        <w:t xml:space="preserve"> </w:t>
      </w:r>
      <w:r w:rsidR="002A6AEE">
        <w:t>This</w:t>
      </w:r>
      <w:r>
        <w:t xml:space="preserve"> </w:t>
      </w:r>
      <w:r w:rsidR="005564AD">
        <w:t xml:space="preserve">alternates traditional </w:t>
      </w:r>
      <w:proofErr w:type="gramStart"/>
      <w:r w:rsidR="005564AD">
        <w:t xml:space="preserve">BCG </w:t>
      </w:r>
      <w:r w:rsidR="001C3C36">
        <w:t xml:space="preserve"> </w:t>
      </w:r>
      <w:r w:rsidR="005564AD">
        <w:t>installations</w:t>
      </w:r>
      <w:proofErr w:type="gramEnd"/>
      <w:r w:rsidR="0026373E">
        <w:t xml:space="preserve"> (to induce inflammation)</w:t>
      </w:r>
      <w:r w:rsidR="005564AD">
        <w:t xml:space="preserve"> with EMDA installations of MMC</w:t>
      </w:r>
      <w:r w:rsidR="001C3C36">
        <w:t xml:space="preserve"> in a ratio of 1:2 for a 9 week induction period followed by maintenance for 9 months</w:t>
      </w:r>
      <w:r w:rsidR="005564AD">
        <w:t>.</w:t>
      </w:r>
      <w:r w:rsidR="00132C0D">
        <w:fldChar w:fldCharType="begin">
          <w:fldData xml:space="preserve">PEVuZE5vdGU+PENpdGU+PEF1dGhvcj5EaSBTdGFzaTwvQXV0aG9yPjxZZWFyPjIwMDY8L1llYXI+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</w:fldData>
        </w:fldChar>
      </w:r>
      <w:r w:rsidR="003F0408">
        <w:instrText xml:space="preserve"> ADDIN EN.CITE </w:instrText>
      </w:r>
      <w:r w:rsidR="003F0408">
        <w:fldChar w:fldCharType="begin">
          <w:fldData xml:space="preserve">PEVuZE5vdGU+PENpdGU+PEF1dGhvcj5EaSBTdGFzaTwvQXV0aG9yPjxZZWFyPjIwMDY8L1llYXI+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</w:fldData>
        </w:fldChar>
      </w:r>
      <w:r w:rsidR="003F0408">
        <w:instrText xml:space="preserve"> ADDIN EN.CITE.DATA </w:instrText>
      </w:r>
      <w:r w:rsidR="003F0408">
        <w:fldChar w:fldCharType="end"/>
      </w:r>
      <w:r w:rsidR="00132C0D">
        <w:fldChar w:fldCharType="separate"/>
      </w:r>
      <w:r w:rsidR="003F0408" w:rsidRPr="003F0408">
        <w:rPr>
          <w:noProof/>
          <w:vertAlign w:val="superscript"/>
        </w:rPr>
        <w:t>27</w:t>
      </w:r>
      <w:r w:rsidR="00132C0D">
        <w:fldChar w:fldCharType="end"/>
      </w:r>
    </w:p>
    <w:p w:rsidR="005564AD" w:rsidRDefault="005564AD" w:rsidP="00200FAE">
      <w:pPr>
        <w:spacing w:after="0" w:line="360" w:lineRule="auto"/>
        <w:contextualSpacing/>
      </w:pPr>
    </w:p>
    <w:p w:rsidR="005564AD" w:rsidRDefault="005564AD" w:rsidP="00200FAE">
      <w:pPr>
        <w:spacing w:after="0" w:line="360" w:lineRule="auto"/>
        <w:contextualSpacing/>
      </w:pPr>
      <w:proofErr w:type="spellStart"/>
      <w:r>
        <w:t>Hyperthermic</w:t>
      </w:r>
      <w:proofErr w:type="spellEnd"/>
      <w:r>
        <w:t xml:space="preserve"> BCG</w:t>
      </w:r>
      <w:r w:rsidR="008F1839">
        <w:t xml:space="preserve"> or MMC</w:t>
      </w:r>
      <w:r>
        <w:t xml:space="preserve"> has also been shown to have success in patients who have failed traditional BCG regimes.  This involves the active warming of BCG</w:t>
      </w:r>
      <w:r w:rsidR="008F1839">
        <w:t xml:space="preserve"> or MMC </w:t>
      </w:r>
      <w:r w:rsidR="00D42BE5">
        <w:t>with</w:t>
      </w:r>
      <w:r>
        <w:t xml:space="preserve"> constant</w:t>
      </w:r>
      <w:r w:rsidR="00D42BE5">
        <w:t xml:space="preserve"> infusion</w:t>
      </w:r>
      <w:r w:rsidR="008F1839">
        <w:t xml:space="preserve"> </w:t>
      </w:r>
      <w:r>
        <w:t>through the bladder at</w:t>
      </w:r>
      <w:r w:rsidR="008455F6">
        <w:t xml:space="preserve"> 43</w:t>
      </w:r>
      <w:r w:rsidR="00132C0D">
        <w:t>°</w:t>
      </w:r>
      <w:r>
        <w:t xml:space="preserve">C. Again </w:t>
      </w:r>
      <w:r w:rsidR="00132C0D">
        <w:t>this approach appears</w:t>
      </w:r>
      <w:r>
        <w:t xml:space="preserve"> promising and we </w:t>
      </w:r>
      <w:r w:rsidR="00132C0D">
        <w:t>await</w:t>
      </w:r>
      <w:r>
        <w:t xml:space="preserve"> the results of the HIVEC 2 study</w:t>
      </w:r>
      <w:r w:rsidR="00D42BE5">
        <w:t xml:space="preserve"> which </w:t>
      </w:r>
      <w:r w:rsidR="00132C0D">
        <w:t>has recently completed recruitment</w:t>
      </w:r>
      <w:r w:rsidR="00D42BE5">
        <w:t xml:space="preserve"> in the UK</w:t>
      </w:r>
      <w:r>
        <w:t>.</w:t>
      </w:r>
    </w:p>
    <w:p w:rsidR="00CF3DCD" w:rsidRPr="0026242F" w:rsidRDefault="00CF3DCD" w:rsidP="00200FAE">
      <w:pPr>
        <w:spacing w:after="0" w:line="360" w:lineRule="auto"/>
        <w:contextualSpacing/>
      </w:pPr>
    </w:p>
    <w:p w:rsidR="0026242F" w:rsidRDefault="0026242F" w:rsidP="00200FAE">
      <w:pPr>
        <w:spacing w:after="0" w:line="360" w:lineRule="auto"/>
        <w:contextualSpacing/>
        <w:rPr>
          <w:b/>
          <w:bCs/>
        </w:rPr>
      </w:pPr>
      <w:r w:rsidRPr="0026242F">
        <w:rPr>
          <w:b/>
          <w:bCs/>
        </w:rPr>
        <w:t>Muscle Invasive Bladder Cancer – Radical Therapy</w:t>
      </w:r>
    </w:p>
    <w:p w:rsidR="00FC0BDF" w:rsidRDefault="009D35F4" w:rsidP="00200FAE">
      <w:pPr>
        <w:spacing w:after="0" w:line="360" w:lineRule="auto"/>
        <w:contextualSpacing/>
      </w:pPr>
      <w:r>
        <w:t>MIBC that has not yet spread to distant sites is a curable but high risk disease that require</w:t>
      </w:r>
      <w:r w:rsidR="00D96F70">
        <w:t>s</w:t>
      </w:r>
      <w:r>
        <w:t xml:space="preserve"> multimodality treatment </w:t>
      </w:r>
      <w:r w:rsidR="00D96F70">
        <w:t xml:space="preserve">that may </w:t>
      </w:r>
      <w:r>
        <w:t>includ</w:t>
      </w:r>
      <w:r w:rsidR="00D96F70">
        <w:t>e</w:t>
      </w:r>
      <w:r>
        <w:t xml:space="preserve"> chemotherapy, surgery and radiotherapy. Patients should have a management plan </w:t>
      </w:r>
      <w:r w:rsidR="00D96F70">
        <w:t>delivered</w:t>
      </w:r>
      <w:r>
        <w:t xml:space="preserve"> through a specialist bladder cancer multi-disciplinary team</w:t>
      </w:r>
      <w:r w:rsidR="00B73DA8">
        <w:t xml:space="preserve"> (</w:t>
      </w:r>
      <w:hyperlink r:id="rId6" w:history="1">
        <w:r w:rsidR="00B73DA8" w:rsidRPr="00D82ABD">
          <w:rPr>
            <w:rStyle w:val="Hyperlink"/>
          </w:rPr>
          <w:t>https://www.nice.org.uk/guidance/ng2</w:t>
        </w:r>
      </w:hyperlink>
      <w:r w:rsidR="00B73DA8">
        <w:t xml:space="preserve">). </w:t>
      </w:r>
      <w:r w:rsidR="001B57C0">
        <w:t xml:space="preserve">There has been little improvement in survival in this stage of the disease </w:t>
      </w:r>
      <w:r w:rsidR="00D378B0">
        <w:t>over the last 40 years</w:t>
      </w:r>
      <w:r w:rsidR="00B73DA8">
        <w:t xml:space="preserve"> with </w:t>
      </w:r>
      <w:r w:rsidR="00D378B0">
        <w:t>5-</w:t>
      </w:r>
      <w:r w:rsidR="001B57C0">
        <w:t>year overall survival sitting stubbornly at around 50%</w:t>
      </w:r>
      <w:r w:rsidR="00B73DA8">
        <w:t>.</w:t>
      </w:r>
      <w:r w:rsidR="00B73DA8">
        <w:fldChar w:fldCharType="begin"/>
      </w:r>
      <w:r w:rsidR="003F0408">
        <w:instrText xml:space="preserve"> ADDIN EN.CITE &lt;EndNote&gt;&lt;Cite&gt;&lt;Author&gt;Fahmy&lt;/Author&gt;&lt;Year&gt;2017&lt;/Year&gt;&lt;RecNum&gt;958&lt;/RecNum&gt;&lt;DisplayText&gt;&lt;style face="superscript"&gt;28&lt;/style&gt;&lt;/DisplayText&gt;&lt;record&gt;&lt;rec-number&gt;958&lt;/rec-number&gt;&lt;foreign-keys&gt;&lt;key app="EN" db-id="2trr2ptxmsdax9e5wp3pz9px2wttrrrswzff" timestamp="1515075261"&gt;958&lt;/key&gt;&lt;/foreign-keys&gt;&lt;ref-type name="Journal Article"&gt;17&lt;/ref-type&gt;&lt;contributors&gt;&lt;authors&gt;&lt;author&gt;Fahmy, O.&lt;/author&gt;&lt;author&gt;Khairul-Asri, M. G.&lt;/author&gt;&lt;author&gt;Schubert, T.&lt;/author&gt;&lt;author&gt;Renninger, M.&lt;/author&gt;&lt;author&gt;Malek, R.&lt;/author&gt;&lt;author&gt;Kubler, H.&lt;/author&gt;&lt;author&gt;Stenzl, A.&lt;/author&gt;&lt;author&gt;Gakis, G.&lt;/author&gt;&lt;/authors&gt;&lt;/contributors&gt;&lt;auth-address&gt;Department of Urology, Universiti Putra Malaysia (UPM), Selangor, Malaysia. Electronic address: omarfahmy.ahmed@upm.edu.my.&amp;#xD;Department of Urology, Universiti Putra Malaysia (UPM), Selangor, Malaysia.&amp;#xD;Department of Urology, University Hospital Wurzburg, Wurzburg, Germany.&amp;#xD;Department of Urology, Eberhard-Karls University, Tubingen, Germany.&amp;#xD;Department of Urology, Hospital Selayang, Selangor, Malaysia.&lt;/auth-address&gt;&lt;titles&gt;&lt;title&gt;A systematic review and meta-analysis on the oncological long-term outcomes after trimodality therapy and radical cystectomy with or without neoadjuvant chemotherapy for muscle-invasive bladder cancer&lt;/title&gt;&lt;secondary-title&gt;Urol Oncol&lt;/secondary-title&gt;&lt;/titles&gt;&lt;periodical&gt;&lt;full-title&gt;Urol Oncol&lt;/full-title&gt;&lt;abbr-1&gt;Urologic oncology&lt;/abbr-1&gt;&lt;/periodical&gt;&lt;keywords&gt;&lt;keyword&gt;Bladder cancer&lt;/keyword&gt;&lt;keyword&gt;Radical cystectomy&lt;/keyword&gt;&lt;keyword&gt;Trimodal therapy&lt;/keyword&gt;&lt;/keywords&gt;&lt;dates&gt;&lt;year&gt;2017&lt;/year&gt;&lt;pub-dates&gt;&lt;date&gt;Oct 25&lt;/date&gt;&lt;/pub-dates&gt;&lt;/dates&gt;&lt;isbn&gt;1873-2496 (Electronic)&amp;#xD;1078-1439 (Linking)&lt;/isbn&gt;&lt;accession-num&gt;29102254&lt;/accession-num&gt;&lt;urls&gt;&lt;related-urls&gt;&lt;url&gt;https://www.ncbi.nlm.nih.gov/pubmed/29102254&lt;/url&gt;&lt;/related-urls&gt;&lt;/urls&gt;&lt;electronic-resource-num&gt;10.1016/j.urolonc.2017.10.002&lt;/electronic-resource-num&gt;&lt;/record&gt;&lt;/Cite&gt;&lt;/EndNote&gt;</w:instrText>
      </w:r>
      <w:r w:rsidR="00B73DA8">
        <w:fldChar w:fldCharType="separate"/>
      </w:r>
      <w:r w:rsidR="003F0408" w:rsidRPr="003F0408">
        <w:rPr>
          <w:noProof/>
          <w:vertAlign w:val="superscript"/>
        </w:rPr>
        <w:t>28</w:t>
      </w:r>
      <w:r w:rsidR="00B73DA8">
        <w:fldChar w:fldCharType="end"/>
      </w:r>
    </w:p>
    <w:p w:rsidR="00D378B0" w:rsidRDefault="00D378B0" w:rsidP="00200FAE">
      <w:pPr>
        <w:spacing w:after="0" w:line="360" w:lineRule="auto"/>
        <w:contextualSpacing/>
      </w:pPr>
    </w:p>
    <w:p w:rsidR="00D378B0" w:rsidRDefault="00564768" w:rsidP="00200FAE">
      <w:pPr>
        <w:spacing w:after="0" w:line="360" w:lineRule="auto"/>
        <w:contextualSpacing/>
      </w:pPr>
      <w:r>
        <w:t>Surgery</w:t>
      </w:r>
      <w:r w:rsidR="002F613C">
        <w:t xml:space="preserve"> by radical cystectomy</w:t>
      </w:r>
      <w:r>
        <w:t xml:space="preserve"> </w:t>
      </w:r>
      <w:r w:rsidR="00D378B0">
        <w:t>has been the mainsta</w:t>
      </w:r>
      <w:r w:rsidR="00EB4C86">
        <w:t>y of curative treatment providing</w:t>
      </w:r>
      <w:r w:rsidR="00D378B0">
        <w:t xml:space="preserve"> a 5-</w:t>
      </w:r>
      <w:r>
        <w:t>year recurrence free survival of 58% and a bladder cancer specific survival of 66%</w:t>
      </w:r>
      <w:r w:rsidR="00D378B0">
        <w:t>.</w:t>
      </w:r>
      <w:r w:rsidR="002F613C">
        <w:fldChar w:fldCharType="begin">
          <w:fldData xml:space="preserve">PEVuZE5vdGU+PENpdGU+PEF1dGhvcj5TaGFyaWF0PC9BdXRob3I+PFllYXI+MjAwNjwvWWVhcj48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</w:fldData>
        </w:fldChar>
      </w:r>
      <w:r w:rsidR="003F0408">
        <w:instrText xml:space="preserve"> ADDIN EN.CITE </w:instrText>
      </w:r>
      <w:r w:rsidR="003F0408">
        <w:fldChar w:fldCharType="begin">
          <w:fldData xml:space="preserve">PEVuZE5vdGU+PENpdGU+PEF1dGhvcj5TaGFyaWF0PC9BdXRob3I+PFllYXI+MjAwNjwvWWVhcj48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</w:fldData>
        </w:fldChar>
      </w:r>
      <w:r w:rsidR="003F0408">
        <w:instrText xml:space="preserve"> ADDIN EN.CITE.DATA </w:instrText>
      </w:r>
      <w:r w:rsidR="003F0408">
        <w:fldChar w:fldCharType="end"/>
      </w:r>
      <w:r w:rsidR="002F613C">
        <w:fldChar w:fldCharType="separate"/>
      </w:r>
      <w:r w:rsidR="003F0408" w:rsidRPr="003F0408">
        <w:rPr>
          <w:noProof/>
          <w:vertAlign w:val="superscript"/>
        </w:rPr>
        <w:t>29</w:t>
      </w:r>
      <w:r w:rsidR="002F613C">
        <w:fldChar w:fldCharType="end"/>
      </w:r>
      <w:r w:rsidR="00D378B0">
        <w:t xml:space="preserve"> The surgical steps have been optimised over time however it </w:t>
      </w:r>
      <w:r w:rsidR="002F613C">
        <w:t>remains</w:t>
      </w:r>
      <w:r w:rsidR="00D378B0">
        <w:t xml:space="preserve"> a</w:t>
      </w:r>
      <w:r w:rsidR="00D378B0" w:rsidRPr="00D378B0">
        <w:t xml:space="preserve"> </w:t>
      </w:r>
      <w:r w:rsidR="00D378B0">
        <w:t xml:space="preserve">morbid, life changing procedure with an associated peri-operative mortality </w:t>
      </w:r>
      <w:r w:rsidR="0038073A">
        <w:t xml:space="preserve">rate </w:t>
      </w:r>
      <w:r w:rsidR="00D378B0">
        <w:t xml:space="preserve">of 2-4%.  </w:t>
      </w:r>
      <w:r w:rsidR="002F613C">
        <w:t>E</w:t>
      </w:r>
      <w:r w:rsidR="00D378B0">
        <w:t xml:space="preserve">xtent and completeness of lymph node dissection </w:t>
      </w:r>
      <w:r w:rsidR="002F613C">
        <w:t xml:space="preserve">are </w:t>
      </w:r>
      <w:r w:rsidR="00D378B0">
        <w:t xml:space="preserve">used, by some, as </w:t>
      </w:r>
      <w:r w:rsidR="002F613C">
        <w:t>a surrogate of surgical quality and it is hypothesised that</w:t>
      </w:r>
      <w:r w:rsidR="00D378B0">
        <w:t xml:space="preserve"> this may </w:t>
      </w:r>
      <w:r w:rsidR="002F613C">
        <w:t>impact on</w:t>
      </w:r>
      <w:r w:rsidR="00D378B0">
        <w:t xml:space="preserve"> survival </w:t>
      </w:r>
      <w:r w:rsidR="002F613C">
        <w:t>rates. T</w:t>
      </w:r>
      <w:r w:rsidR="00D378B0">
        <w:t>he SWOG</w:t>
      </w:r>
      <w:r w:rsidR="002F613C">
        <w:t xml:space="preserve"> S</w:t>
      </w:r>
      <w:r w:rsidR="00D378B0">
        <w:t>1</w:t>
      </w:r>
      <w:r w:rsidR="00674D16">
        <w:t xml:space="preserve">011 </w:t>
      </w:r>
      <w:r w:rsidR="002F613C">
        <w:t>t</w:t>
      </w:r>
      <w:r w:rsidR="00D378B0">
        <w:t>rial</w:t>
      </w:r>
      <w:r w:rsidR="002F613C">
        <w:t xml:space="preserve"> is testing this through comparison of </w:t>
      </w:r>
      <w:r w:rsidR="002F613C" w:rsidRPr="002F613C">
        <w:t xml:space="preserve">extended </w:t>
      </w:r>
      <w:r w:rsidR="002F613C">
        <w:t>versus</w:t>
      </w:r>
      <w:r w:rsidR="002F613C" w:rsidRPr="002F613C">
        <w:t xml:space="preserve"> standard pelvic lymphadenectomy</w:t>
      </w:r>
      <w:r w:rsidR="00D378B0">
        <w:t xml:space="preserve">.  </w:t>
      </w:r>
    </w:p>
    <w:p w:rsidR="00D378B0" w:rsidRDefault="00D378B0" w:rsidP="00200FAE">
      <w:pPr>
        <w:spacing w:after="0" w:line="360" w:lineRule="auto"/>
        <w:contextualSpacing/>
      </w:pPr>
    </w:p>
    <w:p w:rsidR="00D378B0" w:rsidRDefault="002F613C" w:rsidP="00200FAE">
      <w:pPr>
        <w:spacing w:after="0" w:line="360" w:lineRule="auto"/>
        <w:contextualSpacing/>
      </w:pPr>
      <w:r>
        <w:t>U</w:t>
      </w:r>
      <w:r w:rsidR="00D378B0">
        <w:t xml:space="preserve">rine can be diverted in </w:t>
      </w:r>
      <w:r w:rsidR="0038073A">
        <w:t>various</w:t>
      </w:r>
      <w:r w:rsidR="00D378B0">
        <w:t xml:space="preserve"> ways</w:t>
      </w:r>
      <w:r>
        <w:t xml:space="preserve"> following cystectomy</w:t>
      </w:r>
      <w:r w:rsidR="00D378B0">
        <w:t xml:space="preserve">.  </w:t>
      </w:r>
      <w:r w:rsidR="0038073A">
        <w:t>T</w:t>
      </w:r>
      <w:r w:rsidR="00D378B0">
        <w:t xml:space="preserve">he most common technique is to utilise a small length of distal ileum to create an </w:t>
      </w:r>
      <w:proofErr w:type="spellStart"/>
      <w:r w:rsidR="00D378B0">
        <w:t>ileal</w:t>
      </w:r>
      <w:proofErr w:type="spellEnd"/>
      <w:r w:rsidR="00D378B0">
        <w:t xml:space="preserve"> conduit (</w:t>
      </w:r>
      <w:proofErr w:type="spellStart"/>
      <w:r w:rsidR="00D378B0">
        <w:t>urostomy</w:t>
      </w:r>
      <w:proofErr w:type="spellEnd"/>
      <w:r w:rsidR="00D378B0">
        <w:t xml:space="preserve">).  This is the simplest ‘plumbing’ solution with </w:t>
      </w:r>
      <w:r>
        <w:t xml:space="preserve">the </w:t>
      </w:r>
      <w:r w:rsidR="00D378B0">
        <w:t>lowest peri-operative complication rate but leave</w:t>
      </w:r>
      <w:r w:rsidR="00674D16">
        <w:t>s</w:t>
      </w:r>
      <w:r w:rsidR="00D378B0">
        <w:t xml:space="preserve"> a permanent stoma.  </w:t>
      </w:r>
      <w:r>
        <w:t>Some</w:t>
      </w:r>
      <w:r w:rsidR="00D378B0">
        <w:t xml:space="preserve"> patients opt for a</w:t>
      </w:r>
      <w:r w:rsidR="002520F8">
        <w:t xml:space="preserve"> continent </w:t>
      </w:r>
      <w:r w:rsidR="00896C3F">
        <w:t>reservoir</w:t>
      </w:r>
      <w:r w:rsidR="002520F8">
        <w:t>, generally made out of a de-</w:t>
      </w:r>
      <w:r w:rsidR="00896C3F">
        <w:t>tubulised</w:t>
      </w:r>
      <w:r w:rsidR="002520F8">
        <w:t xml:space="preserve"> length of small or large bowel. </w:t>
      </w:r>
      <w:r w:rsidR="00D378B0">
        <w:t xml:space="preserve"> </w:t>
      </w:r>
      <w:r w:rsidR="002520F8">
        <w:t xml:space="preserve">These are often known as neo-bladders and if they reside in the pelvis and re-connected to the urethra they are called </w:t>
      </w:r>
      <w:r w:rsidR="00D378B0">
        <w:t xml:space="preserve">orthotopic </w:t>
      </w:r>
      <w:r>
        <w:t xml:space="preserve">or </w:t>
      </w:r>
      <w:r w:rsidR="002520F8">
        <w:t>if not reco</w:t>
      </w:r>
      <w:r w:rsidR="00896C3F">
        <w:t>nnected to the urethra and lie</w:t>
      </w:r>
      <w:r w:rsidR="002520F8">
        <w:t xml:space="preserve"> away from the original bladder position they are called </w:t>
      </w:r>
      <w:r w:rsidR="00074653">
        <w:t>heterotopic neo-</w:t>
      </w:r>
      <w:proofErr w:type="gramStart"/>
      <w:r w:rsidR="00074653">
        <w:t>bladder</w:t>
      </w:r>
      <w:r w:rsidR="002520F8">
        <w:t xml:space="preserve">s </w:t>
      </w:r>
      <w:r w:rsidR="00074653">
        <w:t xml:space="preserve"> with</w:t>
      </w:r>
      <w:proofErr w:type="gramEnd"/>
      <w:r w:rsidR="00074653">
        <w:t xml:space="preserve"> a </w:t>
      </w:r>
      <w:proofErr w:type="spellStart"/>
      <w:r w:rsidR="00074653">
        <w:t>catheterisable</w:t>
      </w:r>
      <w:proofErr w:type="spellEnd"/>
      <w:r w:rsidR="00074653">
        <w:t xml:space="preserve"> cutaneous channel.  These solutions utilise longer lengths of bowel and as such may lead to malabsorption and </w:t>
      </w:r>
      <w:r>
        <w:t>therefore</w:t>
      </w:r>
      <w:r w:rsidR="00074653">
        <w:t xml:space="preserve"> </w:t>
      </w:r>
      <w:r>
        <w:t xml:space="preserve">post-operative </w:t>
      </w:r>
      <w:r w:rsidR="00074653">
        <w:t xml:space="preserve">vitamin B12, bicarbonate and folate levels need to be monitored.  </w:t>
      </w:r>
      <w:r>
        <w:t>N</w:t>
      </w:r>
      <w:r w:rsidR="00074653">
        <w:t>eo-bladders require more patient input for the first few months as they are initially of a low volume and need to be gradually stretche</w:t>
      </w:r>
      <w:r w:rsidR="00674D16">
        <w:t>d.  While this is happening</w:t>
      </w:r>
      <w:r w:rsidR="00074653">
        <w:t xml:space="preserve"> continence is poor but as the pressure in the reservoir reduces continence improves. The best results are in</w:t>
      </w:r>
      <w:r>
        <w:t xml:space="preserve"> men who also have a nerve sparing</w:t>
      </w:r>
      <w:r w:rsidR="00074653">
        <w:t xml:space="preserve"> procedure to preserve erectile function. In this scenario 80% of men are dry during the day but still on</w:t>
      </w:r>
      <w:r w:rsidR="00674D16">
        <w:t>ly</w:t>
      </w:r>
      <w:r w:rsidR="00074653">
        <w:t xml:space="preserve"> 50% are completely dry at night.  Interestingly </w:t>
      </w:r>
      <w:r w:rsidR="009529D4">
        <w:t xml:space="preserve">some studies </w:t>
      </w:r>
      <w:r w:rsidR="00074653">
        <w:t xml:space="preserve">report very similar quality of life scores when comparing neo-bladder to </w:t>
      </w:r>
      <w:proofErr w:type="spellStart"/>
      <w:r w:rsidR="00074653">
        <w:t>ileal</w:t>
      </w:r>
      <w:proofErr w:type="spellEnd"/>
      <w:r w:rsidR="00074653">
        <w:t xml:space="preserve"> conduit.</w:t>
      </w:r>
      <w:r w:rsidR="0038073A">
        <w:fldChar w:fldCharType="begin">
          <w:fldData xml:space="preserve">PEVuZE5vdGU+PENpdGU+PEF1dGhvcj5QaGlsaXA8L0F1dGhvcj48WWVhcj4yMDA5PC9ZZWFyPjxS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==
</w:fldData>
        </w:fldChar>
      </w:r>
      <w:r w:rsidR="003F0408">
        <w:instrText xml:space="preserve"> ADDIN EN.CITE </w:instrText>
      </w:r>
      <w:r w:rsidR="003F0408">
        <w:fldChar w:fldCharType="begin">
          <w:fldData xml:space="preserve">PEVuZE5vdGU+PENpdGU+PEF1dGhvcj5QaGlsaXA8L0F1dGhvcj48WWVhcj4yMDA5PC9ZZWFyPjxS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==
</w:fldData>
        </w:fldChar>
      </w:r>
      <w:r w:rsidR="003F0408">
        <w:instrText xml:space="preserve"> ADDIN EN.CITE.DATA </w:instrText>
      </w:r>
      <w:r w:rsidR="003F0408">
        <w:fldChar w:fldCharType="end"/>
      </w:r>
      <w:r w:rsidR="0038073A">
        <w:fldChar w:fldCharType="separate"/>
      </w:r>
      <w:r w:rsidR="003F0408" w:rsidRPr="003F0408">
        <w:rPr>
          <w:noProof/>
          <w:vertAlign w:val="superscript"/>
        </w:rPr>
        <w:t>30</w:t>
      </w:r>
      <w:r w:rsidR="0038073A">
        <w:fldChar w:fldCharType="end"/>
      </w:r>
    </w:p>
    <w:p w:rsidR="00074653" w:rsidRDefault="00074653" w:rsidP="00200FAE">
      <w:pPr>
        <w:spacing w:after="0" w:line="360" w:lineRule="auto"/>
        <w:contextualSpacing/>
      </w:pPr>
    </w:p>
    <w:p w:rsidR="001D67E2" w:rsidRDefault="002F613C" w:rsidP="00200FAE">
      <w:pPr>
        <w:spacing w:after="0" w:line="360" w:lineRule="auto"/>
        <w:contextualSpacing/>
      </w:pPr>
      <w:r>
        <w:t>T</w:t>
      </w:r>
      <w:r w:rsidR="00074653">
        <w:t xml:space="preserve">he most morbid part of </w:t>
      </w:r>
      <w:r>
        <w:t>radical cystectomy</w:t>
      </w:r>
      <w:r w:rsidR="00074653">
        <w:t xml:space="preserve"> is the </w:t>
      </w:r>
      <w:r>
        <w:t xml:space="preserve">risk of </w:t>
      </w:r>
      <w:r w:rsidR="00674D16">
        <w:t>post-operative</w:t>
      </w:r>
      <w:r w:rsidR="00074653">
        <w:t xml:space="preserve"> ileus and reducing this incidence has a </w:t>
      </w:r>
      <w:r w:rsidR="00674D16">
        <w:t>knock-on</w:t>
      </w:r>
      <w:r w:rsidR="00074653">
        <w:t xml:space="preserve"> effect of reducing </w:t>
      </w:r>
      <w:r w:rsidR="007173D4">
        <w:t xml:space="preserve">other </w:t>
      </w:r>
      <w:r w:rsidR="00674D16">
        <w:t>complications</w:t>
      </w:r>
      <w:r w:rsidR="007173D4">
        <w:t xml:space="preserve"> and length of stay.  Traditionally, </w:t>
      </w:r>
      <w:r w:rsidR="007173D4">
        <w:lastRenderedPageBreak/>
        <w:t xml:space="preserve">radical cystectomy was associated with peri-operative transfusion rates of 25-30% and lengths of stay of </w:t>
      </w:r>
      <w:r w:rsidR="00674D16">
        <w:t xml:space="preserve">over </w:t>
      </w:r>
      <w:r>
        <w:t>14 days.</w:t>
      </w:r>
      <w:r w:rsidR="0038073A">
        <w:fldChar w:fldCharType="begin">
          <w:fldData xml:space="preserve">PEVuZE5vdGU+PENpdGU+PEF1dGhvcj5aYWlkPC9BdXRob3I+PFllYXI+MjAxNjwvWWVhcj48UmVj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</w:fldData>
        </w:fldChar>
      </w:r>
      <w:r w:rsidR="003F0408">
        <w:instrText xml:space="preserve"> ADDIN EN.CITE </w:instrText>
      </w:r>
      <w:r w:rsidR="003F0408">
        <w:fldChar w:fldCharType="begin">
          <w:fldData xml:space="preserve">PEVuZE5vdGU+PENpdGU+PEF1dGhvcj5aYWlkPC9BdXRob3I+PFllYXI+MjAxNjwvWWVhcj48UmVj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</w:fldData>
        </w:fldChar>
      </w:r>
      <w:r w:rsidR="003F0408">
        <w:instrText xml:space="preserve"> ADDIN EN.CITE.DATA </w:instrText>
      </w:r>
      <w:r w:rsidR="003F0408">
        <w:fldChar w:fldCharType="end"/>
      </w:r>
      <w:r w:rsidR="0038073A">
        <w:fldChar w:fldCharType="separate"/>
      </w:r>
      <w:r w:rsidR="003F0408" w:rsidRPr="003F0408">
        <w:rPr>
          <w:noProof/>
          <w:vertAlign w:val="superscript"/>
        </w:rPr>
        <w:t>31</w:t>
      </w:r>
      <w:r w:rsidR="0038073A">
        <w:fldChar w:fldCharType="end"/>
      </w:r>
      <w:r>
        <w:t xml:space="preserve">  However, c</w:t>
      </w:r>
      <w:r w:rsidR="007173D4">
        <w:t xml:space="preserve">entres with a </w:t>
      </w:r>
      <w:r w:rsidR="00674D16">
        <w:t>well-developed</w:t>
      </w:r>
      <w:r w:rsidR="007173D4">
        <w:t xml:space="preserve"> </w:t>
      </w:r>
      <w:r>
        <w:t>and properly resourced e</w:t>
      </w:r>
      <w:r w:rsidR="007173D4">
        <w:t xml:space="preserve">nhanced </w:t>
      </w:r>
      <w:r>
        <w:t>r</w:t>
      </w:r>
      <w:r w:rsidR="007173D4">
        <w:t xml:space="preserve">ecovery </w:t>
      </w:r>
      <w:r>
        <w:t>program</w:t>
      </w:r>
      <w:r w:rsidR="007173D4">
        <w:t xml:space="preserve"> </w:t>
      </w:r>
      <w:r>
        <w:t xml:space="preserve">(ERP) will </w:t>
      </w:r>
      <w:r w:rsidR="007173D4">
        <w:t>experience lengths of stay of closer to 6-7 days.</w:t>
      </w:r>
      <w:r w:rsidR="0038073A">
        <w:fldChar w:fldCharType="begin">
          <w:fldData xml:space="preserve">PEVuZE5vdGU+PENpdGU+PEF1dGhvcj5TbWl0aDwvQXV0aG9yPjxZZWFyPjIwMTQ8L1llYXI+PFJl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</w:fldData>
        </w:fldChar>
      </w:r>
      <w:r w:rsidR="003F0408">
        <w:instrText xml:space="preserve"> ADDIN EN.CITE </w:instrText>
      </w:r>
      <w:r w:rsidR="003F0408">
        <w:fldChar w:fldCharType="begin">
          <w:fldData xml:space="preserve">PEVuZE5vdGU+PENpdGU+PEF1dGhvcj5TbWl0aDwvQXV0aG9yPjxZZWFyPjIwMTQ8L1llYXI+PFJl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</w:fldData>
        </w:fldChar>
      </w:r>
      <w:r w:rsidR="003F0408">
        <w:instrText xml:space="preserve"> ADDIN EN.CITE.DATA </w:instrText>
      </w:r>
      <w:r w:rsidR="003F0408">
        <w:fldChar w:fldCharType="end"/>
      </w:r>
      <w:r w:rsidR="0038073A">
        <w:fldChar w:fldCharType="separate"/>
      </w:r>
      <w:r w:rsidR="003F0408" w:rsidRPr="003F0408">
        <w:rPr>
          <w:noProof/>
          <w:vertAlign w:val="superscript"/>
        </w:rPr>
        <w:t>32</w:t>
      </w:r>
      <w:r w:rsidR="0038073A">
        <w:fldChar w:fldCharType="end"/>
      </w:r>
      <w:r w:rsidR="007173D4">
        <w:t xml:space="preserve"> In </w:t>
      </w:r>
      <w:r w:rsidR="00674D16">
        <w:t>addition,</w:t>
      </w:r>
      <w:r w:rsidR="007173D4">
        <w:t xml:space="preserve"> high volume centres </w:t>
      </w:r>
      <w:r>
        <w:t>typically</w:t>
      </w:r>
      <w:r w:rsidR="007173D4">
        <w:t xml:space="preserve"> experience reduced transfusion rates</w:t>
      </w:r>
      <w:r w:rsidR="00413011">
        <w:t xml:space="preserve"> of less than 10%</w:t>
      </w:r>
      <w:r w:rsidR="007173D4">
        <w:t xml:space="preserve"> and </w:t>
      </w:r>
      <w:r w:rsidR="003F0408">
        <w:t xml:space="preserve">lower </w:t>
      </w:r>
      <w:r>
        <w:t>complication rates</w:t>
      </w:r>
      <w:r w:rsidR="007173D4">
        <w:t>.</w:t>
      </w:r>
      <w:r>
        <w:t xml:space="preserve"> </w:t>
      </w:r>
      <w:r w:rsidR="001D67E2">
        <w:t xml:space="preserve">The key elements of an </w:t>
      </w:r>
      <w:r>
        <w:t>ERP</w:t>
      </w:r>
      <w:r w:rsidR="001D67E2">
        <w:t xml:space="preserve"> include</w:t>
      </w:r>
      <w:r w:rsidR="009123D7">
        <w:t>s</w:t>
      </w:r>
      <w:r w:rsidR="001D67E2">
        <w:t xml:space="preserve"> no bowel </w:t>
      </w:r>
      <w:r>
        <w:t xml:space="preserve">preparation, carbohydrate and protein </w:t>
      </w:r>
      <w:r w:rsidR="001D67E2">
        <w:t xml:space="preserve">supplementation pre-operatively, a personalised anaesthetic, reduced use of opiate analgesia, use of rectus sheath catheters, </w:t>
      </w:r>
      <w:r>
        <w:t xml:space="preserve">avoidance of </w:t>
      </w:r>
      <w:proofErr w:type="spellStart"/>
      <w:r>
        <w:t>naso</w:t>
      </w:r>
      <w:proofErr w:type="spellEnd"/>
      <w:r>
        <w:t>-gastric</w:t>
      </w:r>
      <w:r w:rsidR="001D67E2">
        <w:t xml:space="preserve"> tubes, early feeding (small volume as appropriate), chewing gum</w:t>
      </w:r>
      <w:r w:rsidR="00AC3AFB">
        <w:t xml:space="preserve"> to aid the gastro-colic reflex</w:t>
      </w:r>
      <w:r w:rsidR="001D67E2">
        <w:t xml:space="preserve">, early mobilisation and a dedicated enhanced recovery nurse.  Perhaps the most important of these is </w:t>
      </w:r>
      <w:r>
        <w:t>a</w:t>
      </w:r>
      <w:r w:rsidR="001D67E2">
        <w:t xml:space="preserve"> dedicated enhanced recovery nurse </w:t>
      </w:r>
      <w:r>
        <w:t>to</w:t>
      </w:r>
      <w:r w:rsidR="001D67E2">
        <w:t xml:space="preserve"> ensure that each of the</w:t>
      </w:r>
      <w:r>
        <w:t xml:space="preserve"> potential ‘marginal gains’ is achieved</w:t>
      </w:r>
      <w:r w:rsidR="00E638F0">
        <w:t>.</w:t>
      </w:r>
      <w:r w:rsidR="0038073A">
        <w:fldChar w:fldCharType="begin">
          <w:fldData xml:space="preserve">PEVuZE5vdGU+PENpdGU+PEF1dGhvcj5TbWl0aDwvQXV0aG9yPjxZZWFyPjIwMTQ8L1llYXI+PFJl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</w:fldData>
        </w:fldChar>
      </w:r>
      <w:r w:rsidR="003F0408">
        <w:instrText xml:space="preserve"> ADDIN EN.CITE </w:instrText>
      </w:r>
      <w:r w:rsidR="003F0408">
        <w:fldChar w:fldCharType="begin">
          <w:fldData xml:space="preserve">PEVuZE5vdGU+PENpdGU+PEF1dGhvcj5TbWl0aDwvQXV0aG9yPjxZZWFyPjIwMTQ8L1llYXI+PFJl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</w:fldData>
        </w:fldChar>
      </w:r>
      <w:r w:rsidR="003F0408">
        <w:instrText xml:space="preserve"> ADDIN EN.CITE.DATA </w:instrText>
      </w:r>
      <w:r w:rsidR="003F0408">
        <w:fldChar w:fldCharType="end"/>
      </w:r>
      <w:r w:rsidR="0038073A">
        <w:fldChar w:fldCharType="separate"/>
      </w:r>
      <w:r w:rsidR="003F0408" w:rsidRPr="003F0408">
        <w:rPr>
          <w:noProof/>
          <w:vertAlign w:val="superscript"/>
        </w:rPr>
        <w:t>32</w:t>
      </w:r>
      <w:r w:rsidR="0038073A">
        <w:fldChar w:fldCharType="end"/>
      </w:r>
    </w:p>
    <w:p w:rsidR="00D378B0" w:rsidRDefault="00D378B0" w:rsidP="00200FAE">
      <w:pPr>
        <w:spacing w:after="0" w:line="360" w:lineRule="auto"/>
        <w:contextualSpacing/>
      </w:pPr>
    </w:p>
    <w:p w:rsidR="00564768" w:rsidRDefault="007173D4" w:rsidP="00200FAE">
      <w:pPr>
        <w:spacing w:after="0" w:line="360" w:lineRule="auto"/>
        <w:contextualSpacing/>
      </w:pPr>
      <w:r>
        <w:t xml:space="preserve">Robotic cystectomy is </w:t>
      </w:r>
      <w:r w:rsidR="00413011">
        <w:t>becoming used more commonly</w:t>
      </w:r>
      <w:r>
        <w:t xml:space="preserve">. </w:t>
      </w:r>
      <w:r w:rsidR="002F613C">
        <w:t>Potential</w:t>
      </w:r>
      <w:r w:rsidR="001D67E2">
        <w:t xml:space="preserve"> advantages </w:t>
      </w:r>
      <w:r w:rsidR="002F613C">
        <w:t>include</w:t>
      </w:r>
      <w:r w:rsidR="001D67E2">
        <w:t xml:space="preserve"> smaller incisions translating into reduced </w:t>
      </w:r>
      <w:r w:rsidR="00674D16">
        <w:t>post-operative</w:t>
      </w:r>
      <w:r w:rsidR="001D67E2">
        <w:t xml:space="preserve"> pain, better visualisation thanks to the high definition 3D optics and </w:t>
      </w:r>
      <w:r w:rsidR="00486C90">
        <w:t>less</w:t>
      </w:r>
      <w:r w:rsidR="001D67E2">
        <w:t xml:space="preserve"> blood loss and ileus due to a reduction in bowel mobilisatio</w:t>
      </w:r>
      <w:r w:rsidR="00674D16">
        <w:t>n</w:t>
      </w:r>
      <w:r w:rsidR="001D67E2">
        <w:t xml:space="preserve">.  </w:t>
      </w:r>
      <w:r w:rsidR="002F613C">
        <w:t xml:space="preserve">High level evidence for these gains </w:t>
      </w:r>
      <w:r w:rsidR="00FF1677">
        <w:t>remains</w:t>
      </w:r>
      <w:r w:rsidR="002F613C">
        <w:t xml:space="preserve"> to be established however.</w:t>
      </w:r>
      <w:r w:rsidR="00486C90">
        <w:t xml:space="preserve"> </w:t>
      </w:r>
      <w:r w:rsidR="002F613C">
        <w:t>Other potential advantages include</w:t>
      </w:r>
      <w:r>
        <w:t xml:space="preserve"> reducing surgeon fatigue </w:t>
      </w:r>
      <w:r w:rsidR="00413011">
        <w:t xml:space="preserve">and physical </w:t>
      </w:r>
      <w:r w:rsidR="001D67E2">
        <w:t xml:space="preserve">injury </w:t>
      </w:r>
      <w:r w:rsidR="002F613C">
        <w:t>through</w:t>
      </w:r>
      <w:r w:rsidR="001D67E2">
        <w:t xml:space="preserve"> a mor</w:t>
      </w:r>
      <w:r w:rsidR="002F613C">
        <w:t>e ergonomic surgical position</w:t>
      </w:r>
      <w:r w:rsidR="00E638F0">
        <w:t>.</w:t>
      </w:r>
    </w:p>
    <w:p w:rsidR="0093522D" w:rsidRDefault="0093522D" w:rsidP="00200FAE">
      <w:pPr>
        <w:spacing w:after="0" w:line="360" w:lineRule="auto"/>
        <w:contextualSpacing/>
      </w:pPr>
    </w:p>
    <w:p w:rsidR="00CF4619" w:rsidRDefault="009D35F4" w:rsidP="00200FAE">
      <w:pPr>
        <w:spacing w:after="0" w:line="360" w:lineRule="auto"/>
        <w:contextualSpacing/>
      </w:pPr>
      <w:r>
        <w:t xml:space="preserve">Radical radiotherapy may be offered as an organ sparing approach in suitable selected patients. There </w:t>
      </w:r>
      <w:r w:rsidR="002F613C">
        <w:t>has been no definitive</w:t>
      </w:r>
      <w:r w:rsidR="00D96F70">
        <w:t xml:space="preserve"> </w:t>
      </w:r>
      <w:r>
        <w:t xml:space="preserve">randomised comparison between </w:t>
      </w:r>
      <w:r w:rsidR="00D96F70">
        <w:t xml:space="preserve">radical </w:t>
      </w:r>
      <w:r>
        <w:t>surgery and radiotherapy and uncontrolled historical comparisons are potentially confounded making clear statements on relative efficacy challenging.</w:t>
      </w:r>
      <w:r w:rsidR="00D96F70">
        <w:fldChar w:fldCharType="begin">
          <w:fldData xml:space="preserve">PEVuZE5vdGU+PENpdGU+PEF1dGhvcj5IdWRkYXJ0PC9BdXRob3I+PFllYXI+MjAxNzwvWWVhcj48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==
</w:fldData>
        </w:fldChar>
      </w:r>
      <w:r w:rsidR="003F0408">
        <w:instrText xml:space="preserve"> ADDIN EN.CITE </w:instrText>
      </w:r>
      <w:r w:rsidR="003F0408">
        <w:fldChar w:fldCharType="begin">
          <w:fldData xml:space="preserve">PEVuZE5vdGU+PENpdGU+PEF1dGhvcj5IdWRkYXJ0PC9BdXRob3I+PFllYXI+MjAxNzwvWWVhcj48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==
</w:fldData>
        </w:fldChar>
      </w:r>
      <w:r w:rsidR="003F0408">
        <w:instrText xml:space="preserve"> ADDIN EN.CITE.DATA </w:instrText>
      </w:r>
      <w:r w:rsidR="003F0408">
        <w:fldChar w:fldCharType="end"/>
      </w:r>
      <w:r w:rsidR="00D96F70">
        <w:fldChar w:fldCharType="separate"/>
      </w:r>
      <w:r w:rsidR="003F0408" w:rsidRPr="003F0408">
        <w:rPr>
          <w:noProof/>
          <w:vertAlign w:val="superscript"/>
        </w:rPr>
        <w:t>33</w:t>
      </w:r>
      <w:r w:rsidR="00D96F70">
        <w:fldChar w:fldCharType="end"/>
      </w:r>
      <w:r>
        <w:t xml:space="preserve"> Certain contraindications</w:t>
      </w:r>
      <w:r w:rsidR="003F0408">
        <w:t xml:space="preserve"> </w:t>
      </w:r>
      <w:r>
        <w:t xml:space="preserve">to </w:t>
      </w:r>
      <w:r w:rsidR="00CF4619">
        <w:t xml:space="preserve">the use of radiotherapy </w:t>
      </w:r>
      <w:r w:rsidR="003F0408">
        <w:t xml:space="preserve">(some of which are relative rather than absolute) </w:t>
      </w:r>
      <w:r w:rsidR="00CF4619">
        <w:t>exist including widespread CIS, adenocarcinoma or squamous carcinoma histology, inflammatory b</w:t>
      </w:r>
      <w:r w:rsidR="00FF1677">
        <w:t>owel disease, bilateral hip replacements, p</w:t>
      </w:r>
      <w:r w:rsidR="00CF4619" w:rsidRPr="00CF4619">
        <w:t>oor response to prior chemotherapy,</w:t>
      </w:r>
      <w:r w:rsidR="00CF4619">
        <w:t xml:space="preserve"> ureteric obstruction, bulky tumour volume, high post-micturition residual volume (which i</w:t>
      </w:r>
      <w:r w:rsidR="00FF1677">
        <w:t>ncreases the irradiated volume)</w:t>
      </w:r>
      <w:r w:rsidR="00CF4619">
        <w:t xml:space="preserve"> and a bladder diverticulum (increasing day to day target volume errors)</w:t>
      </w:r>
      <w:r>
        <w:t>.</w:t>
      </w:r>
    </w:p>
    <w:p w:rsidR="00CF4619" w:rsidRDefault="00CF4619" w:rsidP="00200FAE">
      <w:pPr>
        <w:spacing w:after="0" w:line="360" w:lineRule="auto"/>
        <w:contextualSpacing/>
      </w:pPr>
    </w:p>
    <w:p w:rsidR="0066099B" w:rsidRDefault="009D35F4" w:rsidP="00200FAE">
      <w:pPr>
        <w:spacing w:after="0" w:line="360" w:lineRule="auto"/>
        <w:contextualSpacing/>
      </w:pPr>
      <w:r>
        <w:t>For those managed with an organ sparing approach, there are data indicating that there is a superior loco</w:t>
      </w:r>
      <w:r w:rsidR="00D15AB7">
        <w:t>-</w:t>
      </w:r>
      <w:r>
        <w:t>regional control, and a non-statistically significant trend towards superior overall survival, if radiotherapy is augmented with m</w:t>
      </w:r>
      <w:r w:rsidR="00FF1677">
        <w:t>itomycin and 5-flourouracil as</w:t>
      </w:r>
      <w:r>
        <w:t xml:space="preserve"> </w:t>
      </w:r>
      <w:r w:rsidR="00F0090B">
        <w:t>radio</w:t>
      </w:r>
      <w:r>
        <w:t>-sensitising agent</w:t>
      </w:r>
      <w:r w:rsidR="00FF1677">
        <w:t>s</w:t>
      </w:r>
      <w:r>
        <w:t>.</w:t>
      </w:r>
      <w:r>
        <w:fldChar w:fldCharType="begin">
          <w:fldData xml:space="preserve">PEVuZE5vdGU+PENpdGU+PEF1dGhvcj5KYW1lczwvQXV0aG9yPjxZZWFyPjIwMTI8L1llYXI+PFJl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Q3Ny04ODwvcGFnZXM+PHZvbHVtZT4zNjY8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</w:fldData>
        </w:fldChar>
      </w:r>
      <w:r w:rsidR="003F0408">
        <w:instrText xml:space="preserve"> ADDIN EN.CITE </w:instrText>
      </w:r>
      <w:r w:rsidR="003F0408">
        <w:fldChar w:fldCharType="begin">
          <w:fldData xml:space="preserve">PEVuZE5vdGU+PENpdGU+PEF1dGhvcj5KYW1lczwvQXV0aG9yPjxZZWFyPjIwMTI8L1llYXI+PFJl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Q3Ny04ODwvcGFnZXM+PHZvbHVtZT4zNjY8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</w:fldData>
        </w:fldChar>
      </w:r>
      <w:r w:rsidR="003F0408">
        <w:instrText xml:space="preserve"> ADDIN EN.CITE.DATA </w:instrText>
      </w:r>
      <w:r w:rsidR="003F0408">
        <w:fldChar w:fldCharType="end"/>
      </w:r>
      <w:r>
        <w:fldChar w:fldCharType="separate"/>
      </w:r>
      <w:r w:rsidR="003F0408" w:rsidRPr="003F0408">
        <w:rPr>
          <w:noProof/>
          <w:vertAlign w:val="superscript"/>
        </w:rPr>
        <w:t>34</w:t>
      </w:r>
      <w:r>
        <w:fldChar w:fldCharType="end"/>
      </w:r>
      <w:r>
        <w:t xml:space="preserve"> Similar efficacy improvements over radiotherapy alone are seen with tumour hypoxia</w:t>
      </w:r>
      <w:r w:rsidRPr="009D35F4">
        <w:t xml:space="preserve"> modification </w:t>
      </w:r>
      <w:r>
        <w:t>through</w:t>
      </w:r>
      <w:r w:rsidRPr="009D35F4">
        <w:t xml:space="preserve"> </w:t>
      </w:r>
      <w:r>
        <w:t xml:space="preserve">inhaled </w:t>
      </w:r>
      <w:r w:rsidRPr="009D35F4">
        <w:t xml:space="preserve">carbogen </w:t>
      </w:r>
      <w:r>
        <w:t>(2% CO</w:t>
      </w:r>
      <w:r w:rsidRPr="009D35F4">
        <w:rPr>
          <w:vertAlign w:val="subscript"/>
        </w:rPr>
        <w:t>2</w:t>
      </w:r>
      <w:r>
        <w:t xml:space="preserve"> and 98% O</w:t>
      </w:r>
      <w:r w:rsidRPr="009D35F4">
        <w:rPr>
          <w:vertAlign w:val="subscript"/>
        </w:rPr>
        <w:t>2</w:t>
      </w:r>
      <w:r>
        <w:t>) before and during radiotherapy</w:t>
      </w:r>
      <w:r w:rsidRPr="009D35F4">
        <w:t xml:space="preserve"> and </w:t>
      </w:r>
      <w:r>
        <w:t xml:space="preserve">concomitant oral </w:t>
      </w:r>
      <w:r w:rsidRPr="009D35F4">
        <w:t>nicotinamide</w:t>
      </w:r>
      <w:r>
        <w:t>.</w:t>
      </w:r>
      <w:r>
        <w:fldChar w:fldCharType="begin"/>
      </w:r>
      <w:r w:rsidR="003F0408">
        <w:instrText xml:space="preserve"> ADDIN EN.CITE &lt;EndNote&gt;&lt;Cite&gt;&lt;Author&gt;Hoskin&lt;/Author&gt;&lt;Year&gt;2010&lt;/Year&gt;&lt;RecNum&gt;834&lt;/RecNum&gt;&lt;DisplayText&gt;&lt;style face="superscript"&gt;35&lt;/style&gt;&lt;/DisplayText&gt;&lt;record&gt;&lt;rec-number&gt;834&lt;/rec-number&gt;&lt;foreign-keys&gt;&lt;key app="EN" db-id="2trr2ptxmsdax9e5wp3pz9px2wttrrrswzff" timestamp="1513861479"&gt;834&lt;/key&gt;&lt;/foreign-keys&gt;&lt;ref-type name="Journal Article"&gt;17&lt;/ref-type&gt;&lt;contributors&gt;&lt;authors&gt;&lt;author&gt;Hoskin, P. J.&lt;/author&gt;&lt;author&gt;Rojas, A. M.&lt;/author&gt;&lt;author&gt;Bentzen, S. M.&lt;/author&gt;&lt;author&gt;Saunders, M. I.&lt;/author&gt;&lt;/authors&gt;&lt;/contributors&gt;&lt;auth-address&gt;Cancer Centre, Mount Vernon Hospital, Northwood, Middlesex, United Kingdom.&lt;/auth-address&gt;&lt;titles&gt;&lt;title&gt;Radiotherapy with concurrent carbogen and nicotinamide in bladder carcinoma&lt;/title&gt;&lt;secondary-title&gt;J Clin Oncol&lt;/secondary-title&gt;&lt;/titles&gt;&lt;periodical&gt;&lt;full-title&gt;Journal of Clinical Oncology&lt;/full-title&gt;&lt;abbr-1&gt;J Clin Oncol&lt;/abbr-1&gt;&lt;/periodical&gt;&lt;pages&gt;4912-8&lt;/pages&gt;&lt;volume&gt;28&lt;/volume&gt;&lt;number&gt;33&lt;/number&gt;&lt;keywords&gt;&lt;keyword&gt;Aged&lt;/keyword&gt;&lt;keyword&gt;Aged, 80 and over&lt;/keyword&gt;&lt;keyword&gt;Carbon Dioxide/*administration &amp;amp; dosage&lt;/keyword&gt;&lt;keyword&gt;Cystectomy&lt;/keyword&gt;&lt;keyword&gt;Female&lt;/keyword&gt;&lt;keyword&gt;Humans&lt;/keyword&gt;&lt;keyword&gt;Male&lt;/keyword&gt;&lt;keyword&gt;Middle Aged&lt;/keyword&gt;&lt;keyword&gt;Neoplasm Staging&lt;/keyword&gt;&lt;keyword&gt;Niacinamide/*administration &amp;amp; dosage&lt;/keyword&gt;&lt;keyword&gt;Oxygen/*administration &amp;amp; dosage&lt;/keyword&gt;&lt;keyword&gt;Radiation-Sensitizing Agents/*administration &amp;amp; dosage&lt;/keyword&gt;&lt;keyword&gt;Urinary Bladder Neoplasms/mortality/pathology/*radiotherapy&lt;/keyword&gt;&lt;/keywords&gt;&lt;dates&gt;&lt;year&gt;2010&lt;/year&gt;&lt;pub-dates&gt;&lt;date&gt;Nov 20&lt;/date&gt;&lt;/pub-dates&gt;&lt;/dates&gt;&lt;isbn&gt;1527-7755 (Electronic)&amp;#xD;0732-183X (Linking)&lt;/isbn&gt;&lt;accession-num&gt;20956620&lt;/accession-num&gt;&lt;urls&gt;&lt;related-urls&gt;&lt;url&gt;https://www.ncbi.nlm.nih.gov/pubmed/20956620&lt;/url&gt;&lt;/related-urls&gt;&lt;/urls&gt;&lt;electronic-resource-num&gt;10.1200/JCO.2010.28.4950&lt;/electronic-resource-num&gt;&lt;/record&gt;&lt;/Cite&gt;&lt;/EndNote&gt;</w:instrText>
      </w:r>
      <w:r>
        <w:fldChar w:fldCharType="separate"/>
      </w:r>
      <w:r w:rsidR="003F0408" w:rsidRPr="003F0408">
        <w:rPr>
          <w:noProof/>
          <w:vertAlign w:val="superscript"/>
        </w:rPr>
        <w:t>35</w:t>
      </w:r>
      <w:r>
        <w:fldChar w:fldCharType="end"/>
      </w:r>
      <w:r w:rsidR="00F0090B">
        <w:t xml:space="preserve"> </w:t>
      </w:r>
      <w:r w:rsidR="00F0090B" w:rsidRPr="002F613C">
        <w:t xml:space="preserve">Gemcitabine </w:t>
      </w:r>
      <w:proofErr w:type="gramStart"/>
      <w:r w:rsidR="00F0090B" w:rsidRPr="002F613C">
        <w:t>is also used</w:t>
      </w:r>
      <w:proofErr w:type="gramEnd"/>
      <w:r w:rsidR="00F0090B" w:rsidRPr="002F613C">
        <w:t xml:space="preserve"> for radio-sensitisation in some UK centres.</w:t>
      </w:r>
      <w:r w:rsidR="00F0090B" w:rsidRPr="002F613C">
        <w:fldChar w:fldCharType="begin">
          <w:fldData xml:space="preserve">PEVuZE5vdGU+PENpdGU+PEF1dGhvcj5DaG91ZGh1cnk8L0F1dGhvcj48WWVhcj4yMDExPC9ZZWFy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</w:fldData>
        </w:fldChar>
      </w:r>
      <w:r w:rsidR="003F0408">
        <w:instrText xml:space="preserve"> ADDIN EN.CITE </w:instrText>
      </w:r>
      <w:r w:rsidR="003F0408">
        <w:fldChar w:fldCharType="begin">
          <w:fldData xml:space="preserve">PEVuZE5vdGU+PENpdGU+PEF1dGhvcj5DaG91ZGh1cnk8L0F1dGhvcj48WWVhcj4yMDExPC9ZZWFy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</w:fldData>
        </w:fldChar>
      </w:r>
      <w:r w:rsidR="003F0408">
        <w:instrText xml:space="preserve"> ADDIN EN.CITE.DATA </w:instrText>
      </w:r>
      <w:r w:rsidR="003F0408">
        <w:fldChar w:fldCharType="end"/>
      </w:r>
      <w:r w:rsidR="00F0090B" w:rsidRPr="002F613C">
        <w:fldChar w:fldCharType="separate"/>
      </w:r>
      <w:r w:rsidR="003F0408" w:rsidRPr="003F0408">
        <w:rPr>
          <w:noProof/>
          <w:vertAlign w:val="superscript"/>
        </w:rPr>
        <w:t>36</w:t>
      </w:r>
      <w:r w:rsidR="00F0090B" w:rsidRPr="002F613C">
        <w:fldChar w:fldCharType="end"/>
      </w:r>
      <w:r w:rsidR="00FF1677">
        <w:t xml:space="preserve"> M</w:t>
      </w:r>
      <w:r w:rsidR="0066099B" w:rsidRPr="002F613C">
        <w:t xml:space="preserve">ost centres </w:t>
      </w:r>
      <w:r w:rsidR="002F613C" w:rsidRPr="002F613C">
        <w:t>will utilise</w:t>
      </w:r>
      <w:r w:rsidR="0066099B" w:rsidRPr="002F613C">
        <w:t xml:space="preserve"> a </w:t>
      </w:r>
      <w:r w:rsidR="002F613C" w:rsidRPr="002F613C">
        <w:t>‘</w:t>
      </w:r>
      <w:r w:rsidR="0066099B" w:rsidRPr="002F613C">
        <w:t>tri-modal</w:t>
      </w:r>
      <w:r w:rsidR="002F613C" w:rsidRPr="002F613C">
        <w:t>’</w:t>
      </w:r>
      <w:r w:rsidR="0066099B" w:rsidRPr="002F613C">
        <w:t xml:space="preserve"> approach </w:t>
      </w:r>
      <w:r w:rsidR="00FF1677">
        <w:t>if an</w:t>
      </w:r>
      <w:r w:rsidR="002F613C" w:rsidRPr="002F613C">
        <w:t xml:space="preserve"> organ sparing </w:t>
      </w:r>
      <w:r w:rsidR="00FF1677">
        <w:t>approach is followed</w:t>
      </w:r>
      <w:r w:rsidR="002F613C" w:rsidRPr="002F613C">
        <w:t xml:space="preserve"> </w:t>
      </w:r>
      <w:r w:rsidR="0066099B" w:rsidRPr="002F613C">
        <w:t xml:space="preserve">using maximal TURBT, </w:t>
      </w:r>
      <w:r w:rsidR="0066099B" w:rsidRPr="002F613C">
        <w:lastRenderedPageBreak/>
        <w:t xml:space="preserve">radiotherapy </w:t>
      </w:r>
      <w:r w:rsidR="002F613C" w:rsidRPr="002F613C">
        <w:t>and a radio-sensitizing agent.</w:t>
      </w:r>
      <w:r w:rsidR="002F613C">
        <w:fldChar w:fldCharType="begin">
          <w:fldData xml:space="preserve">PEVuZE5vdGU+PENpdGU+PEF1dGhvcj5IdWRkYXJ0PC9BdXRob3I+PFllYXI+MjAxNzwvWWVhcj48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==
</w:fldData>
        </w:fldChar>
      </w:r>
      <w:r w:rsidR="003F0408">
        <w:instrText xml:space="preserve"> ADDIN EN.CITE </w:instrText>
      </w:r>
      <w:r w:rsidR="003F0408">
        <w:fldChar w:fldCharType="begin">
          <w:fldData xml:space="preserve">PEVuZE5vdGU+PENpdGU+PEF1dGhvcj5IdWRkYXJ0PC9BdXRob3I+PFllYXI+MjAxNzwvWWVhcj48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==
</w:fldData>
        </w:fldChar>
      </w:r>
      <w:r w:rsidR="003F0408">
        <w:instrText xml:space="preserve"> ADDIN EN.CITE.DATA </w:instrText>
      </w:r>
      <w:r w:rsidR="003F0408">
        <w:fldChar w:fldCharType="end"/>
      </w:r>
      <w:r w:rsidR="002F613C">
        <w:fldChar w:fldCharType="separate"/>
      </w:r>
      <w:r w:rsidR="003F0408" w:rsidRPr="003F0408">
        <w:rPr>
          <w:noProof/>
          <w:vertAlign w:val="superscript"/>
        </w:rPr>
        <w:t>33</w:t>
      </w:r>
      <w:r w:rsidR="002F613C">
        <w:fldChar w:fldCharType="end"/>
      </w:r>
      <w:r w:rsidR="003F0408">
        <w:t xml:space="preserve"> The key side effects relating to an organ sparing, radical radiotherapy </w:t>
      </w:r>
      <w:r w:rsidR="00842B8A">
        <w:t>approach</w:t>
      </w:r>
      <w:r w:rsidR="003F0408">
        <w:t xml:space="preserve"> are gastrointestinal, urinary and sexual dysfunction. In </w:t>
      </w:r>
      <w:r w:rsidR="00842B8A">
        <w:t>addition, some patients (11.4% in the chemo-radiotherapy arm of the BC2001 trial)</w:t>
      </w:r>
      <w:r w:rsidR="003F0408">
        <w:t xml:space="preserve"> will </w:t>
      </w:r>
      <w:r w:rsidR="00842B8A">
        <w:t xml:space="preserve">require subsequent cystectomy for </w:t>
      </w:r>
      <w:r w:rsidR="003F0408">
        <w:t xml:space="preserve">relapse within the bladder </w:t>
      </w:r>
      <w:r w:rsidR="00842B8A">
        <w:t>or occasionally the late effects of radiotherapy</w:t>
      </w:r>
      <w:r w:rsidR="003F0408">
        <w:t>.</w:t>
      </w:r>
      <w:r w:rsidR="00842B8A">
        <w:fldChar w:fldCharType="begin">
          <w:fldData xml:space="preserve">PEVuZE5vdGU+PENpdGU+PEF1dGhvcj5DaG91ZGh1cnk8L0F1dGhvcj48WWVhcj4yMDExPC9ZZWFy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Q3Ny04ODwvcGFnZXM+PHZvbHVtZT4zNjY8L3ZvbHVtZT48bnVtYmVyPjE2PC9u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</w:fldData>
        </w:fldChar>
      </w:r>
      <w:r w:rsidR="00842B8A">
        <w:instrText xml:space="preserve"> ADDIN EN.CITE </w:instrText>
      </w:r>
      <w:r w:rsidR="00842B8A">
        <w:fldChar w:fldCharType="begin">
          <w:fldData xml:space="preserve">PEVuZE5vdGU+PENpdGU+PEF1dGhvcj5DaG91ZGh1cnk8L0F1dGhvcj48WWVhcj4yMDExPC9ZZWFy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Q3Ny04ODwvcGFnZXM+PHZvbHVtZT4zNjY8L3ZvbHVtZT48bnVtYmVyPjE2PC9u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</w:fldData>
        </w:fldChar>
      </w:r>
      <w:r w:rsidR="00842B8A">
        <w:instrText xml:space="preserve"> ADDIN EN.CITE.DATA </w:instrText>
      </w:r>
      <w:r w:rsidR="00842B8A">
        <w:fldChar w:fldCharType="end"/>
      </w:r>
      <w:r w:rsidR="00842B8A">
        <w:fldChar w:fldCharType="separate"/>
      </w:r>
      <w:r w:rsidR="00842B8A" w:rsidRPr="00842B8A">
        <w:rPr>
          <w:noProof/>
          <w:vertAlign w:val="superscript"/>
        </w:rPr>
        <w:t>34-36</w:t>
      </w:r>
      <w:r w:rsidR="00842B8A">
        <w:fldChar w:fldCharType="end"/>
      </w:r>
    </w:p>
    <w:p w:rsidR="009D35F4" w:rsidRDefault="009D35F4" w:rsidP="00200FAE">
      <w:pPr>
        <w:spacing w:after="0" w:line="360" w:lineRule="auto"/>
        <w:contextualSpacing/>
      </w:pPr>
    </w:p>
    <w:p w:rsidR="009D35F4" w:rsidRDefault="009D35F4" w:rsidP="00200FAE">
      <w:pPr>
        <w:spacing w:after="0" w:line="360" w:lineRule="auto"/>
        <w:contextualSpacing/>
      </w:pPr>
      <w:r>
        <w:t xml:space="preserve">In addition to radical local therapy with either surgery or radiotherapy, there is level 1 </w:t>
      </w:r>
      <w:r w:rsidR="003679AB">
        <w:t>evidence</w:t>
      </w:r>
      <w:r>
        <w:t xml:space="preserve"> to support the addition</w:t>
      </w:r>
      <w:r w:rsidR="00FF1677">
        <w:t xml:space="preserve"> </w:t>
      </w:r>
      <w:r>
        <w:t xml:space="preserve">of neoadjuvant </w:t>
      </w:r>
      <w:r w:rsidR="00FF1677">
        <w:t xml:space="preserve">cisplatin based </w:t>
      </w:r>
      <w:r>
        <w:t>chemotherapy. This approach, in those that are fit to receive it, provide</w:t>
      </w:r>
      <w:r w:rsidR="00FF1677">
        <w:t>s</w:t>
      </w:r>
      <w:r>
        <w:t xml:space="preserve"> an absolute survival advantage of 5-6%</w:t>
      </w:r>
      <w:r w:rsidR="003679AB">
        <w:t xml:space="preserve"> based on two clinical trials testing either the MVAC (</w:t>
      </w:r>
      <w:r w:rsidR="003679AB" w:rsidRPr="003679AB">
        <w:t>methotrexate, vinblastine, doxorubicin, and cisplatin</w:t>
      </w:r>
      <w:r w:rsidR="003679AB">
        <w:t>) or CMV (</w:t>
      </w:r>
      <w:r w:rsidR="00FF1677">
        <w:t>cisplatin, methotrexate</w:t>
      </w:r>
      <w:r w:rsidR="003679AB" w:rsidRPr="003679AB">
        <w:t xml:space="preserve"> and vinblastine</w:t>
      </w:r>
      <w:r w:rsidR="003679AB">
        <w:t>) combination regimens</w:t>
      </w:r>
      <w:r w:rsidR="00F0090B">
        <w:t xml:space="preserve"> and a subsequent meta-analysis</w:t>
      </w:r>
      <w:r>
        <w:t>.</w:t>
      </w:r>
      <w:r w:rsidR="003679AB">
        <w:fldChar w:fldCharType="begin">
          <w:fldData xml:space="preserve">PEVuZE5vdGU+PENpdGU+PFllYXI+MTk5OTwvWWVhcj48UmVjTnVtPjgzODwvUmVjTnVtPjxEaXNw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b3VybmFsIG9mIENsaW5pY2FsIE9uY29sb2d5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</w:fldData>
        </w:fldChar>
      </w:r>
      <w:r w:rsidR="00010BA4">
        <w:instrText xml:space="preserve"> ADDIN EN.CITE </w:instrText>
      </w:r>
      <w:r w:rsidR="00010BA4">
        <w:fldChar w:fldCharType="begin">
          <w:fldData xml:space="preserve">PEVuZE5vdGU+PENpdGU+PFllYXI+MTk5OTwvWWVhcj48UmVjTnVtPjgzODwvUmVjTnVtPjxEaXNw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b3VybmFsIG9mIENsaW5pY2FsIE9uY29sb2d5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</w:fldData>
        </w:fldChar>
      </w:r>
      <w:r w:rsidR="00010BA4">
        <w:instrText xml:space="preserve"> ADDIN EN.CITE.DATA </w:instrText>
      </w:r>
      <w:r w:rsidR="00010BA4">
        <w:fldChar w:fldCharType="end"/>
      </w:r>
      <w:r w:rsidR="003679AB">
        <w:fldChar w:fldCharType="separate"/>
      </w:r>
      <w:r w:rsidR="00010BA4" w:rsidRPr="00010BA4">
        <w:rPr>
          <w:noProof/>
          <w:vertAlign w:val="superscript"/>
        </w:rPr>
        <w:t>7,8,10</w:t>
      </w:r>
      <w:r w:rsidR="003679AB">
        <w:fldChar w:fldCharType="end"/>
      </w:r>
      <w:r w:rsidR="003679AB" w:rsidRPr="003679AB">
        <w:t xml:space="preserve"> </w:t>
      </w:r>
      <w:r w:rsidR="003679AB">
        <w:t xml:space="preserve">In the UK most clinicians will utilise cisplatin with gemcitabine based on extrapolation from data in advanced disease </w:t>
      </w:r>
      <w:r w:rsidR="00F0090B">
        <w:t xml:space="preserve">and indirect evidence for </w:t>
      </w:r>
      <w:r w:rsidR="00D96F70">
        <w:t>equivalence</w:t>
      </w:r>
      <w:r w:rsidR="00F0090B">
        <w:t xml:space="preserve"> to MVAC in the </w:t>
      </w:r>
      <w:r w:rsidR="00D96F70">
        <w:t>likelihood</w:t>
      </w:r>
      <w:r w:rsidR="00F0090B">
        <w:t xml:space="preserve"> of achieving pathological complete response at subsequent cystectomy</w:t>
      </w:r>
      <w:r w:rsidR="003679AB">
        <w:t>.</w:t>
      </w:r>
      <w:r w:rsidR="00F0090B">
        <w:fldChar w:fldCharType="begin">
          <w:fldData xml:space="preserve">PEVuZE5vdGU+PENpdGU+PEF1dGhvcj5HYWxza3k8L0F1dGhvcj48WWVhcj4yMDE1PC9ZZWFyPjxS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NTg2LTkzPC9wYWdlcz48dm9sdW1lPjEyMTwvdm9sdW1l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</w:fldData>
        </w:fldChar>
      </w:r>
      <w:r w:rsidR="003F0408">
        <w:instrText xml:space="preserve"> ADDIN EN.CITE </w:instrText>
      </w:r>
      <w:r w:rsidR="003F0408">
        <w:fldChar w:fldCharType="begin">
          <w:fldData xml:space="preserve">PEVuZE5vdGU+PENpdGU+PEF1dGhvcj5HYWxza3k8L0F1dGhvcj48WWVhcj4yMDE1PC9ZZWFyPjxS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NTg2LTkzPC9wYWdlcz48dm9sdW1lPjEyMTwvdm9sdW1l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</w:fldData>
        </w:fldChar>
      </w:r>
      <w:r w:rsidR="003F0408">
        <w:instrText xml:space="preserve"> ADDIN EN.CITE.DATA </w:instrText>
      </w:r>
      <w:r w:rsidR="003F0408">
        <w:fldChar w:fldCharType="end"/>
      </w:r>
      <w:r w:rsidR="00F0090B">
        <w:fldChar w:fldCharType="separate"/>
      </w:r>
      <w:r w:rsidR="003F0408" w:rsidRPr="003F0408">
        <w:rPr>
          <w:noProof/>
          <w:vertAlign w:val="superscript"/>
        </w:rPr>
        <w:t>37</w:t>
      </w:r>
      <w:r w:rsidR="00F0090B">
        <w:fldChar w:fldCharType="end"/>
      </w:r>
      <w:r w:rsidR="003679AB">
        <w:t xml:space="preserve"> Not all patients are suitably fit for this form of chemotherapy based</w:t>
      </w:r>
      <w:r w:rsidR="00F0090B">
        <w:t>,</w:t>
      </w:r>
      <w:r w:rsidR="003679AB">
        <w:t xml:space="preserve"> most commonly</w:t>
      </w:r>
      <w:r w:rsidR="00F0090B">
        <w:t>,</w:t>
      </w:r>
      <w:r w:rsidR="003679AB">
        <w:t xml:space="preserve"> </w:t>
      </w:r>
      <w:r w:rsidR="00FF1677">
        <w:t xml:space="preserve">based </w:t>
      </w:r>
      <w:r w:rsidR="003679AB">
        <w:t>on performance status</w:t>
      </w:r>
      <w:r w:rsidR="002F613C">
        <w:t xml:space="preserve"> </w:t>
      </w:r>
      <w:r w:rsidR="00FF1677">
        <w:t>or</w:t>
      </w:r>
      <w:r w:rsidR="002F613C">
        <w:t xml:space="preserve"> renal function.</w:t>
      </w:r>
    </w:p>
    <w:p w:rsidR="00896C3F" w:rsidRDefault="00896C3F" w:rsidP="00200FAE">
      <w:pPr>
        <w:spacing w:after="0" w:line="360" w:lineRule="auto"/>
        <w:contextualSpacing/>
      </w:pPr>
    </w:p>
    <w:p w:rsidR="00DF5B0E" w:rsidRDefault="00DF5B0E" w:rsidP="00200FAE">
      <w:pPr>
        <w:spacing w:after="0" w:line="360" w:lineRule="auto"/>
        <w:contextualSpacing/>
      </w:pPr>
    </w:p>
    <w:p w:rsidR="00DF5B0E" w:rsidRDefault="00DF5B0E" w:rsidP="00200FAE">
      <w:pPr>
        <w:spacing w:after="0" w:line="360" w:lineRule="auto"/>
        <w:contextualSpacing/>
      </w:pPr>
      <w:r>
        <w:t xml:space="preserve">Following </w:t>
      </w:r>
      <w:r w:rsidR="00DE2EF1">
        <w:t>curative</w:t>
      </w:r>
      <w:r>
        <w:t xml:space="preserve"> therapy, </w:t>
      </w:r>
      <w:r w:rsidR="00CF4619">
        <w:t>patients</w:t>
      </w:r>
      <w:r>
        <w:t xml:space="preserve"> require close </w:t>
      </w:r>
      <w:r w:rsidR="00CF4619">
        <w:t>monitoring</w:t>
      </w:r>
      <w:r>
        <w:t xml:space="preserve"> for risk of relapse although the evidence base for how this should be undertaken is limited. National Institute for Health and Care Excellence (NICE) </w:t>
      </w:r>
      <w:r w:rsidR="00E162F7">
        <w:t>guidelines (</w:t>
      </w:r>
      <w:hyperlink r:id="rId7" w:history="1">
        <w:r w:rsidR="00E162F7" w:rsidRPr="00D82ABD">
          <w:rPr>
            <w:rStyle w:val="Hyperlink"/>
          </w:rPr>
          <w:t>https://www.nice.org.uk/guidance/ng2</w:t>
        </w:r>
      </w:hyperlink>
      <w:r w:rsidR="00E162F7">
        <w:t xml:space="preserve">) </w:t>
      </w:r>
      <w:r w:rsidR="00CF4619">
        <w:t>propose</w:t>
      </w:r>
      <w:r>
        <w:t xml:space="preserve"> </w:t>
      </w:r>
      <w:r w:rsidR="00CF4619">
        <w:t>regular cross sectional imaging for 2 years</w:t>
      </w:r>
      <w:r w:rsidR="00CF4619" w:rsidRPr="00CF4619">
        <w:t xml:space="preserve"> for local and distant recurrence</w:t>
      </w:r>
      <w:r w:rsidR="00CF4619">
        <w:t>, imaging of the upper urinary tract and determination of glomerular filtration rate at least annually</w:t>
      </w:r>
      <w:r w:rsidR="00E162F7">
        <w:t>,</w:t>
      </w:r>
      <w:r w:rsidR="00CF4619">
        <w:t xml:space="preserve"> monitoring for metabolic acidosis and B12 and folate deficiency at least annually following cystectomy</w:t>
      </w:r>
      <w:r w:rsidR="00E162F7">
        <w:t>,</w:t>
      </w:r>
      <w:r w:rsidR="00CF4619">
        <w:t xml:space="preserve"> and</w:t>
      </w:r>
      <w:r w:rsidR="00E162F7">
        <w:t>,</w:t>
      </w:r>
      <w:r w:rsidR="00CF4619">
        <w:t xml:space="preserve"> for men with a </w:t>
      </w:r>
      <w:proofErr w:type="spellStart"/>
      <w:r w:rsidR="00CF4619">
        <w:t>defunctioned</w:t>
      </w:r>
      <w:proofErr w:type="spellEnd"/>
      <w:r w:rsidR="00CF4619">
        <w:t xml:space="preserve"> urethra, urethral washing for cytology and/or urethroscopy annually for 5 years and regular cystoscopy for at least 4 years</w:t>
      </w:r>
      <w:r w:rsidR="00DE2EF1">
        <w:t xml:space="preserve"> following radiotherapy</w:t>
      </w:r>
      <w:r w:rsidR="00CF4619">
        <w:t>.</w:t>
      </w:r>
    </w:p>
    <w:p w:rsidR="009D35F4" w:rsidRPr="0026242F" w:rsidRDefault="009D35F4" w:rsidP="00200FAE">
      <w:pPr>
        <w:spacing w:after="0" w:line="360" w:lineRule="auto"/>
        <w:contextualSpacing/>
      </w:pPr>
    </w:p>
    <w:p w:rsidR="0026242F" w:rsidRDefault="0026242F" w:rsidP="00200FAE">
      <w:pPr>
        <w:spacing w:after="0" w:line="360" w:lineRule="auto"/>
        <w:contextualSpacing/>
        <w:rPr>
          <w:b/>
          <w:bCs/>
        </w:rPr>
      </w:pPr>
      <w:r w:rsidRPr="0026242F">
        <w:rPr>
          <w:b/>
          <w:bCs/>
        </w:rPr>
        <w:t xml:space="preserve">Advanced Bladder </w:t>
      </w:r>
      <w:r w:rsidR="00E162F7">
        <w:rPr>
          <w:b/>
          <w:bCs/>
        </w:rPr>
        <w:t>Cancer</w:t>
      </w:r>
    </w:p>
    <w:p w:rsidR="0026242F" w:rsidRDefault="00F0090B" w:rsidP="00200FAE">
      <w:pPr>
        <w:spacing w:after="0" w:line="360" w:lineRule="auto"/>
        <w:contextualSpacing/>
      </w:pPr>
      <w:r>
        <w:t xml:space="preserve">Patients with advanced metastatic bladder cancer are normally treated with systemic therapy using chemotherapy or immunotherapy. A survival advantage exists for </w:t>
      </w:r>
      <w:r w:rsidR="004D00D0">
        <w:t xml:space="preserve">the </w:t>
      </w:r>
      <w:r>
        <w:t xml:space="preserve">use of combination cisplatin based chemotherapy in the first line setting for patients with incurable disease. Generally either a doublet with gemcitabine, which is relatively well tolerated, or an accelerated MVAC regimen utilising granulocyte colony stimulating factors </w:t>
      </w:r>
      <w:r w:rsidR="00DE2EF1">
        <w:t>to facilitate</w:t>
      </w:r>
      <w:r>
        <w:t xml:space="preserve"> dose intensification and improved tolerability, are used.</w:t>
      </w:r>
      <w:r>
        <w:fldChar w:fldCharType="begin">
          <w:fldData xml:space="preserve">PEVuZE5vdGU+PENpdGU+PEF1dGhvcj5TdGVybmJlcmc8L0F1dGhvcj48WWVhcj4yMDAxPC9ZZWFy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BDbGluIE9uY29sPC9hYmJyLTE+PC9w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</w:fldData>
        </w:fldChar>
      </w:r>
      <w:r w:rsidR="003F0408">
        <w:instrText xml:space="preserve"> ADDIN EN.CITE </w:instrText>
      </w:r>
      <w:r w:rsidR="003F0408">
        <w:fldChar w:fldCharType="begin">
          <w:fldData xml:space="preserve">PEVuZE5vdGU+PENpdGU+PEF1dGhvcj5TdGVybmJlcmc8L0F1dGhvcj48WWVhcj4yMDAxPC9ZZWFy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</w:fldData>
        </w:fldChar>
      </w:r>
      <w:r w:rsidR="003F0408">
        <w:instrText xml:space="preserve"> ADDIN EN.CITE.DATA </w:instrText>
      </w:r>
      <w:r w:rsidR="003F0408">
        <w:fldChar w:fldCharType="end"/>
      </w:r>
      <w:r>
        <w:fldChar w:fldCharType="separate"/>
      </w:r>
      <w:r w:rsidR="003F0408" w:rsidRPr="003F0408">
        <w:rPr>
          <w:noProof/>
          <w:vertAlign w:val="superscript"/>
        </w:rPr>
        <w:t>12,13,38</w:t>
      </w:r>
      <w:r>
        <w:fldChar w:fldCharType="end"/>
      </w:r>
      <w:r>
        <w:t xml:space="preserve"> </w:t>
      </w:r>
      <w:r w:rsidR="00DE2EF1">
        <w:t>M</w:t>
      </w:r>
      <w:r>
        <w:t>edian</w:t>
      </w:r>
      <w:r w:rsidR="004D00D0">
        <w:t xml:space="preserve"> overall</w:t>
      </w:r>
      <w:r>
        <w:t xml:space="preserve"> survival </w:t>
      </w:r>
      <w:r w:rsidR="004D00D0">
        <w:t xml:space="preserve">in the range </w:t>
      </w:r>
      <w:r>
        <w:t>of 14 months is possible, compared to under 1 year without treatment, but with few long term survivors and only 15% alive at 5 years.</w:t>
      </w:r>
      <w:r>
        <w:fldChar w:fldCharType="begin">
          <w:fldData xml:space="preserve">PEVuZE5vdGU+PENpdGU+PEF1dGhvcj52b24gZGVyIE1hYXNlPC9BdXRob3I+PFllYXI+MjAwNTwv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=
</w:fldData>
        </w:fldChar>
      </w:r>
      <w:r w:rsidR="00010BA4">
        <w:instrText xml:space="preserve"> ADDIN EN.CITE </w:instrText>
      </w:r>
      <w:r w:rsidR="00010BA4">
        <w:fldChar w:fldCharType="begin">
          <w:fldData xml:space="preserve">PEVuZE5vdGU+PENpdGU+PEF1dGhvcj52b24gZGVyIE1hYXNlPC9BdXRob3I+PFllYXI+MjAwNTwv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=
</w:fldData>
        </w:fldChar>
      </w:r>
      <w:r w:rsidR="00010BA4">
        <w:instrText xml:space="preserve"> ADDIN EN.CITE.DATA </w:instrText>
      </w:r>
      <w:r w:rsidR="00010BA4">
        <w:fldChar w:fldCharType="end"/>
      </w:r>
      <w:r>
        <w:fldChar w:fldCharType="separate"/>
      </w:r>
      <w:r w:rsidR="00010BA4" w:rsidRPr="00010BA4">
        <w:rPr>
          <w:noProof/>
          <w:vertAlign w:val="superscript"/>
        </w:rPr>
        <w:t>13</w:t>
      </w:r>
      <w:r>
        <w:fldChar w:fldCharType="end"/>
      </w:r>
      <w:r>
        <w:t xml:space="preserve">  Median time to progressive disease is in the order of 7 months.</w:t>
      </w:r>
      <w:r>
        <w:fldChar w:fldCharType="begin">
          <w:fldData xml:space="preserve">PEVuZE5vdGU+PENpdGU+PEF1dGhvcj52b24gZGVyIE1hYXNlPC9BdXRob3I+PFllYXI+MjAwMDwv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b3VybmFsIG9mIENsaW5pY2FsIE9uY29sb2d5PC9mdWxsLXRpdGxlPjxh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</w:fldData>
        </w:fldChar>
      </w:r>
      <w:r w:rsidR="00010BA4">
        <w:instrText xml:space="preserve"> ADDIN EN.CITE </w:instrText>
      </w:r>
      <w:r w:rsidR="00010BA4">
        <w:fldChar w:fldCharType="begin">
          <w:fldData xml:space="preserve">PEVuZE5vdGU+PENpdGU+PEF1dGhvcj52b24gZGVyIE1hYXNlPC9BdXRob3I+PFllYXI+MjAwMDwv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b3VybmFsIG9mIENsaW5pY2FsIE9uY29sb2d5PC9mdWxsLXRpdGxlPjxh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</w:fldData>
        </w:fldChar>
      </w:r>
      <w:r w:rsidR="00010BA4">
        <w:instrText xml:space="preserve"> ADDIN EN.CITE.DATA </w:instrText>
      </w:r>
      <w:r w:rsidR="00010BA4">
        <w:fldChar w:fldCharType="end"/>
      </w:r>
      <w:r>
        <w:fldChar w:fldCharType="separate"/>
      </w:r>
      <w:r w:rsidR="00010BA4" w:rsidRPr="00010BA4">
        <w:rPr>
          <w:noProof/>
          <w:vertAlign w:val="superscript"/>
        </w:rPr>
        <w:t>12</w:t>
      </w:r>
      <w:r>
        <w:fldChar w:fldCharType="end"/>
      </w:r>
      <w:r>
        <w:t xml:space="preserve"> Factors shown to adversely affect </w:t>
      </w:r>
      <w:r>
        <w:lastRenderedPageBreak/>
        <w:t>overall survival</w:t>
      </w:r>
      <w:r w:rsidR="004D00D0">
        <w:t xml:space="preserve"> following chemotherapy</w:t>
      </w:r>
      <w:r>
        <w:t xml:space="preserve"> include poor performance status, distant metastatic versus locally advanced disease, </w:t>
      </w:r>
      <w:r w:rsidR="004D00D0">
        <w:t>high</w:t>
      </w:r>
      <w:r>
        <w:t xml:space="preserve"> </w:t>
      </w:r>
      <w:r w:rsidR="004D00D0">
        <w:t xml:space="preserve">blood </w:t>
      </w:r>
      <w:r>
        <w:t xml:space="preserve">alkaline phosphatase </w:t>
      </w:r>
      <w:r w:rsidR="004D00D0">
        <w:t>levels</w:t>
      </w:r>
      <w:r>
        <w:t xml:space="preserve">, increasing number of sites of </w:t>
      </w:r>
      <w:r w:rsidR="004D00D0">
        <w:t xml:space="preserve">metastatic </w:t>
      </w:r>
      <w:r>
        <w:t xml:space="preserve">disease and the </w:t>
      </w:r>
      <w:r w:rsidR="004D00D0">
        <w:t>presence</w:t>
      </w:r>
      <w:r>
        <w:t xml:space="preserve"> of visceral metastases.</w:t>
      </w:r>
      <w:r>
        <w:fldChar w:fldCharType="begin">
          <w:fldData xml:space="preserve">PEVuZE5vdGU+PENpdGU+PEF1dGhvcj52b24gZGVyIE1hYXNlPC9BdXRob3I+PFllYXI+MjAwNTwv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BDbGluIE9uY29sPC9hYmJyLTE+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</w:fldData>
        </w:fldChar>
      </w:r>
      <w:r w:rsidR="003F0408">
        <w:instrText xml:space="preserve"> ADDIN EN.CITE </w:instrText>
      </w:r>
      <w:r w:rsidR="003F0408">
        <w:fldChar w:fldCharType="begin">
          <w:fldData xml:space="preserve">PEVuZE5vdGU+PENpdGU+PEF1dGhvcj52b24gZGVyIE1hYXNlPC9BdXRob3I+PFllYXI+MjAwNTwv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</w:fldData>
        </w:fldChar>
      </w:r>
      <w:r w:rsidR="003F0408">
        <w:instrText xml:space="preserve"> ADDIN EN.CITE.DATA </w:instrText>
      </w:r>
      <w:r w:rsidR="003F0408">
        <w:fldChar w:fldCharType="end"/>
      </w:r>
      <w:r>
        <w:fldChar w:fldCharType="separate"/>
      </w:r>
      <w:r w:rsidR="003F0408" w:rsidRPr="003F0408">
        <w:rPr>
          <w:noProof/>
          <w:vertAlign w:val="superscript"/>
        </w:rPr>
        <w:t>13,39</w:t>
      </w:r>
      <w:r>
        <w:fldChar w:fldCharType="end"/>
      </w:r>
      <w:r w:rsidR="000B06EB">
        <w:t xml:space="preserve"> Toxicity from combination cisplatin based chemotherapy includes myelosuppression,</w:t>
      </w:r>
      <w:r w:rsidR="000B06EB" w:rsidRPr="000B06EB">
        <w:t xml:space="preserve"> </w:t>
      </w:r>
      <w:r w:rsidR="000B06EB">
        <w:t>infection, nausea, vomiting, alopecia, rash, stomatitis, peripheral sensory neuropathy and ototoxicity.</w:t>
      </w:r>
      <w:r w:rsidR="000B06EB">
        <w:fldChar w:fldCharType="begin">
          <w:fldData xml:space="preserve">PEVuZE5vdGU+PENpdGU+PFllYXI+MTk5OTwvWWVhcj48UmVjTnVtPjgzODwvUmVjTnVtPjxEaXNw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4NTktNjY8L3BhZ2VzPjx2b2x1bWU+MzQ5PC92b2x1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</w:fldData>
        </w:fldChar>
      </w:r>
      <w:r w:rsidR="00010BA4">
        <w:instrText xml:space="preserve"> ADDIN EN.CITE </w:instrText>
      </w:r>
      <w:r w:rsidR="00010BA4">
        <w:fldChar w:fldCharType="begin">
          <w:fldData xml:space="preserve">PEVuZE5vdGU+PENpdGU+PFllYXI+MTk5OTwvWWVhcj48UmVjTnVtPjgzODwvUmVjTnVtPjxEaXNw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4NTktNjY8L3BhZ2VzPjx2b2x1bWU+MzQ5PC92b2x1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</w:fldData>
        </w:fldChar>
      </w:r>
      <w:r w:rsidR="00010BA4">
        <w:instrText xml:space="preserve"> ADDIN EN.CITE.DATA </w:instrText>
      </w:r>
      <w:r w:rsidR="00010BA4">
        <w:fldChar w:fldCharType="end"/>
      </w:r>
      <w:r w:rsidR="000B06EB">
        <w:fldChar w:fldCharType="separate"/>
      </w:r>
      <w:r w:rsidR="00010BA4" w:rsidRPr="00010BA4">
        <w:rPr>
          <w:noProof/>
          <w:vertAlign w:val="superscript"/>
        </w:rPr>
        <w:t>7,9,12</w:t>
      </w:r>
      <w:r w:rsidR="000B06EB">
        <w:fldChar w:fldCharType="end"/>
      </w:r>
    </w:p>
    <w:p w:rsidR="00F0090B" w:rsidRDefault="00F0090B" w:rsidP="00200FAE">
      <w:pPr>
        <w:spacing w:after="0" w:line="360" w:lineRule="auto"/>
        <w:contextualSpacing/>
      </w:pPr>
    </w:p>
    <w:p w:rsidR="00F0090B" w:rsidRDefault="00F0090B" w:rsidP="00200FAE">
      <w:pPr>
        <w:spacing w:after="0" w:line="360" w:lineRule="auto"/>
        <w:contextualSpacing/>
      </w:pPr>
      <w:r>
        <w:t xml:space="preserve">Of note, 40-50% of patients who present with, or develop, incurable </w:t>
      </w:r>
      <w:r w:rsidR="004D00D0">
        <w:t>bladder cancer</w:t>
      </w:r>
      <w:r>
        <w:t xml:space="preserve"> are not suitably fit for cisplatin based chemotherapy. </w:t>
      </w:r>
      <w:r w:rsidR="00DE2EF1">
        <w:t>International consensus c</w:t>
      </w:r>
      <w:r>
        <w:t xml:space="preserve">riteria to define ‘cisplatin ineligible’ patients </w:t>
      </w:r>
      <w:r w:rsidR="00DE2EF1">
        <w:t xml:space="preserve">includes </w:t>
      </w:r>
      <w:r>
        <w:t xml:space="preserve">one or more of an </w:t>
      </w:r>
      <w:r w:rsidRPr="00F0090B">
        <w:rPr>
          <w:rFonts w:hint="eastAsia"/>
        </w:rPr>
        <w:t>E</w:t>
      </w:r>
      <w:r>
        <w:t xml:space="preserve">astern </w:t>
      </w:r>
      <w:r w:rsidRPr="00F0090B">
        <w:rPr>
          <w:rFonts w:hint="eastAsia"/>
        </w:rPr>
        <w:t>C</w:t>
      </w:r>
      <w:r>
        <w:t xml:space="preserve">ooperative </w:t>
      </w:r>
      <w:r w:rsidRPr="00F0090B">
        <w:rPr>
          <w:rFonts w:hint="eastAsia"/>
        </w:rPr>
        <w:t>O</w:t>
      </w:r>
      <w:r>
        <w:t xml:space="preserve">ncology </w:t>
      </w:r>
      <w:r w:rsidRPr="00F0090B">
        <w:rPr>
          <w:rFonts w:hint="eastAsia"/>
        </w:rPr>
        <w:t>G</w:t>
      </w:r>
      <w:r>
        <w:t>roup</w:t>
      </w:r>
      <w:r w:rsidRPr="00F0090B">
        <w:rPr>
          <w:rFonts w:hint="eastAsia"/>
        </w:rPr>
        <w:t xml:space="preserve"> performance status of 2</w:t>
      </w:r>
      <w:r>
        <w:t xml:space="preserve"> or more, a </w:t>
      </w:r>
      <w:r w:rsidRPr="00F0090B">
        <w:rPr>
          <w:rFonts w:hint="eastAsia"/>
        </w:rPr>
        <w:t xml:space="preserve">creatinine-clearance </w:t>
      </w:r>
      <w:r>
        <w:t>below</w:t>
      </w:r>
      <w:r w:rsidRPr="00F0090B">
        <w:rPr>
          <w:rFonts w:hint="eastAsia"/>
        </w:rPr>
        <w:t xml:space="preserve"> 60 m</w:t>
      </w:r>
      <w:r>
        <w:t>L</w:t>
      </w:r>
      <w:r>
        <w:rPr>
          <w:rFonts w:hint="eastAsia"/>
        </w:rPr>
        <w:t>/min</w:t>
      </w:r>
      <w:r>
        <w:t xml:space="preserve"> (because cisplatin requires adequate renal clearance for safe administration and is nephrotoxic), Common Toxicity Criteria for Adverse Events (CTCAE) grade 2 or worse </w:t>
      </w:r>
      <w:r w:rsidRPr="00F0090B">
        <w:t xml:space="preserve">audiometric hearing loss </w:t>
      </w:r>
      <w:r>
        <w:t xml:space="preserve">(because cisplatin is ototoxic), </w:t>
      </w:r>
      <w:r w:rsidRPr="00F0090B">
        <w:rPr>
          <w:rFonts w:hint="eastAsia"/>
        </w:rPr>
        <w:t xml:space="preserve">CTCAE </w:t>
      </w:r>
      <w:r>
        <w:t xml:space="preserve">grade 2 or worse </w:t>
      </w:r>
      <w:r w:rsidRPr="00F0090B">
        <w:rPr>
          <w:rFonts w:hint="eastAsia"/>
        </w:rPr>
        <w:t>neuropathy</w:t>
      </w:r>
      <w:r>
        <w:t xml:space="preserve"> (because cisplatin is neurotoxic) or</w:t>
      </w:r>
      <w:r w:rsidRPr="00F0090B">
        <w:t xml:space="preserve"> NYHA Class III heart failure</w:t>
      </w:r>
      <w:r>
        <w:t xml:space="preserve"> (a</w:t>
      </w:r>
      <w:r w:rsidR="004D00D0">
        <w:t>s</w:t>
      </w:r>
      <w:r>
        <w:t xml:space="preserve"> significant </w:t>
      </w:r>
      <w:r w:rsidR="00DE2EF1">
        <w:t xml:space="preserve">IV </w:t>
      </w:r>
      <w:r>
        <w:t>hydration is required for cisplatin administration)</w:t>
      </w:r>
      <w:r w:rsidRPr="00F0090B">
        <w:rPr>
          <w:rFonts w:hint="eastAsia"/>
        </w:rPr>
        <w:t>.</w:t>
      </w:r>
      <w:r>
        <w:fldChar w:fldCharType="begin">
          <w:fldData xml:space="preserve">PEVuZE5vdGU+PENpdGU+PEF1dGhvcj5HYWxza3k8L0F1dGhvcj48WWVhcj4yMDExPC9ZZWFyPjxS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</w:fldData>
        </w:fldChar>
      </w:r>
      <w:r w:rsidR="003F0408">
        <w:instrText xml:space="preserve"> ADDIN EN.CITE </w:instrText>
      </w:r>
      <w:r w:rsidR="003F0408">
        <w:fldChar w:fldCharType="begin">
          <w:fldData xml:space="preserve">PEVuZE5vdGU+PENpdGU+PEF1dGhvcj5HYWxza3k8L0F1dGhvcj48WWVhcj4yMDExPC9ZZWFyPjxS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</w:fldData>
        </w:fldChar>
      </w:r>
      <w:r w:rsidR="003F0408">
        <w:instrText xml:space="preserve"> ADDIN EN.CITE.DATA </w:instrText>
      </w:r>
      <w:r w:rsidR="003F0408">
        <w:fldChar w:fldCharType="end"/>
      </w:r>
      <w:r>
        <w:fldChar w:fldCharType="separate"/>
      </w:r>
      <w:r w:rsidR="003F0408" w:rsidRPr="003F0408">
        <w:rPr>
          <w:noProof/>
          <w:vertAlign w:val="superscript"/>
        </w:rPr>
        <w:t>40</w:t>
      </w:r>
      <w:r>
        <w:fldChar w:fldCharType="end"/>
      </w:r>
      <w:r w:rsidR="000D1F96">
        <w:t xml:space="preserve"> </w:t>
      </w:r>
      <w:r w:rsidR="00DE2EF1">
        <w:t>C</w:t>
      </w:r>
      <w:r w:rsidR="000D1F96">
        <w:t xml:space="preserve">hemotherapy for patients who are cisplatin ineligible </w:t>
      </w:r>
      <w:r w:rsidR="00DE2EF1">
        <w:t xml:space="preserve">most commonly </w:t>
      </w:r>
      <w:r w:rsidR="000D1F96">
        <w:t>comprises a carboplatin/gemcitabine doublet which is generally a better tolerated treatment.</w:t>
      </w:r>
      <w:r w:rsidR="000D1F96">
        <w:fldChar w:fldCharType="begin">
          <w:fldData xml:space="preserve">PEVuZE5vdGU+PENpdGU+PEF1dGhvcj5EZSBTYW50aXM8L0F1dGhvcj48WWVhcj4yMDEyPC9ZZWFy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</w:fldData>
        </w:fldChar>
      </w:r>
      <w:r w:rsidR="00010BA4">
        <w:instrText xml:space="preserve"> ADDIN EN.CITE </w:instrText>
      </w:r>
      <w:r w:rsidR="00010BA4">
        <w:fldChar w:fldCharType="begin">
          <w:fldData xml:space="preserve">PEVuZE5vdGU+PENpdGU+PEF1dGhvcj5EZSBTYW50aXM8L0F1dGhvcj48WWVhcj4yMDEyPC9ZZWFy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</w:fldData>
        </w:fldChar>
      </w:r>
      <w:r w:rsidR="00010BA4">
        <w:instrText xml:space="preserve"> ADDIN EN.CITE.DATA </w:instrText>
      </w:r>
      <w:r w:rsidR="00010BA4">
        <w:fldChar w:fldCharType="end"/>
      </w:r>
      <w:r w:rsidR="000D1F96">
        <w:fldChar w:fldCharType="separate"/>
      </w:r>
      <w:r w:rsidR="00010BA4" w:rsidRPr="00010BA4">
        <w:rPr>
          <w:noProof/>
          <w:vertAlign w:val="superscript"/>
        </w:rPr>
        <w:t>11</w:t>
      </w:r>
      <w:r w:rsidR="000D1F96">
        <w:fldChar w:fldCharType="end"/>
      </w:r>
    </w:p>
    <w:p w:rsidR="000D1F96" w:rsidRDefault="000D1F96" w:rsidP="00200FAE">
      <w:pPr>
        <w:spacing w:after="0" w:line="360" w:lineRule="auto"/>
        <w:contextualSpacing/>
      </w:pPr>
    </w:p>
    <w:p w:rsidR="000D1F96" w:rsidRDefault="000D1F96" w:rsidP="00200FAE">
      <w:pPr>
        <w:spacing w:after="0" w:line="360" w:lineRule="auto"/>
        <w:contextualSpacing/>
      </w:pPr>
      <w:r>
        <w:t xml:space="preserve">For patients that have disease progression following first line chemotherapy there are generally rather less good outcomes to subsequent chemotherapy and no demonstration of a survival advantage </w:t>
      </w:r>
      <w:r w:rsidR="004D00D0">
        <w:t>over</w:t>
      </w:r>
      <w:r>
        <w:t xml:space="preserve"> supportive care alone. However, useful palliative benefit can be achieved in well selected patients with agents such as paclitaxel, docetaxel and vinflunine.</w:t>
      </w:r>
      <w:r>
        <w:fldChar w:fldCharType="begin">
          <w:fldData xml:space="preserve">PEVuZE5vdGU+PENpdGU+PEF1dGhvcj5CZWxsbXVudDwvQXV0aG9yPjxZZWFyPjIwMDk8L1llYXI+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</w:fldData>
        </w:fldChar>
      </w:r>
      <w:r w:rsidR="003F0408">
        <w:instrText xml:space="preserve"> ADDIN EN.CITE </w:instrText>
      </w:r>
      <w:r w:rsidR="003F0408">
        <w:fldChar w:fldCharType="begin">
          <w:fldData xml:space="preserve">PEVuZE5vdGU+PENpdGU+PEF1dGhvcj5CZWxsbXVudDwvQXV0aG9yPjxZZWFyPjIwMDk8L1llYXI+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</w:fldData>
        </w:fldChar>
      </w:r>
      <w:r w:rsidR="003F0408">
        <w:instrText xml:space="preserve"> ADDIN EN.CITE.DATA </w:instrText>
      </w:r>
      <w:r w:rsidR="003F0408">
        <w:fldChar w:fldCharType="end"/>
      </w:r>
      <w:r>
        <w:fldChar w:fldCharType="separate"/>
      </w:r>
      <w:r w:rsidR="003F0408" w:rsidRPr="003F0408">
        <w:rPr>
          <w:noProof/>
          <w:vertAlign w:val="superscript"/>
        </w:rPr>
        <w:t>41-43</w:t>
      </w:r>
      <w:r>
        <w:fldChar w:fldCharType="end"/>
      </w:r>
    </w:p>
    <w:p w:rsidR="000D1F96" w:rsidRDefault="000D1F96" w:rsidP="00200FAE">
      <w:pPr>
        <w:spacing w:after="0" w:line="360" w:lineRule="auto"/>
        <w:contextualSpacing/>
      </w:pPr>
    </w:p>
    <w:p w:rsidR="00C56B70" w:rsidRDefault="004D00D0" w:rsidP="00200FAE">
      <w:pPr>
        <w:spacing w:after="0" w:line="360" w:lineRule="auto"/>
        <w:contextualSpacing/>
      </w:pPr>
      <w:r>
        <w:t>Recently</w:t>
      </w:r>
      <w:r w:rsidR="000D1F96">
        <w:t xml:space="preserve"> we have seen data to support the use of an alternative </w:t>
      </w:r>
      <w:r w:rsidR="00DE2EF1">
        <w:t xml:space="preserve">treatment </w:t>
      </w:r>
      <w:r w:rsidR="000D1F96">
        <w:t xml:space="preserve">approach for bladder cancer </w:t>
      </w:r>
      <w:r>
        <w:t>through</w:t>
      </w:r>
      <w:r w:rsidR="000D1F96">
        <w:t xml:space="preserve"> immunotherapy with agents targeting the pro</w:t>
      </w:r>
      <w:r>
        <w:t xml:space="preserve">grammed </w:t>
      </w:r>
      <w:r w:rsidR="00DE2EF1">
        <w:t xml:space="preserve">cell </w:t>
      </w:r>
      <w:r>
        <w:t>death</w:t>
      </w:r>
      <w:r w:rsidR="00DE2EF1">
        <w:t xml:space="preserve"> protein</w:t>
      </w:r>
      <w:r>
        <w:t xml:space="preserve"> 1 (PD-1) receptor. PD-1 </w:t>
      </w:r>
      <w:r w:rsidR="000D1F96">
        <w:t xml:space="preserve">is expressed on the cell surface of T and pro-B lymphocytes and is a component of a complex system for regulating </w:t>
      </w:r>
      <w:r w:rsidR="00612DFE">
        <w:t>self-tolerance</w:t>
      </w:r>
      <w:r w:rsidR="000D1F96">
        <w:t xml:space="preserve"> within the immune system. It is an ‘immune checkpoint’ and thus a guard </w:t>
      </w:r>
      <w:r w:rsidR="000B06EB">
        <w:t>against</w:t>
      </w:r>
      <w:r w:rsidR="000D1F96">
        <w:t xml:space="preserve"> </w:t>
      </w:r>
      <w:r w:rsidR="00DE2EF1">
        <w:t xml:space="preserve">pathological </w:t>
      </w:r>
      <w:r w:rsidR="000D1F96">
        <w:t xml:space="preserve">auto-immunity. It is activated </w:t>
      </w:r>
      <w:r>
        <w:t xml:space="preserve">by two ligands, PD-L1 and PD-L2. </w:t>
      </w:r>
      <w:r w:rsidR="000D1F96">
        <w:t xml:space="preserve">PD-L1 is highly expressed by a range of malignancies as a mechanism of immune evasion. This is now therapeutically targetable through monoclonal antibodies </w:t>
      </w:r>
      <w:r w:rsidR="00DE2EF1">
        <w:t>against</w:t>
      </w:r>
      <w:r w:rsidR="000D1F96">
        <w:t xml:space="preserve"> either PD-1 or PD-L1. In bladder cancer</w:t>
      </w:r>
      <w:r>
        <w:t>, a</w:t>
      </w:r>
      <w:r w:rsidR="000D1F96">
        <w:t xml:space="preserve"> series of early phase clinical trials have shown </w:t>
      </w:r>
      <w:r w:rsidR="000B06EB">
        <w:t>response</w:t>
      </w:r>
      <w:r w:rsidR="00DE2EF1">
        <w:t>s</w:t>
      </w:r>
      <w:r w:rsidR="000D1F96">
        <w:t xml:space="preserve"> to such agents in a proportion of patients. Subsequently</w:t>
      </w:r>
      <w:r w:rsidR="00DE2EF1">
        <w:t>,</w:t>
      </w:r>
      <w:r w:rsidR="000D1F96">
        <w:t xml:space="preserve"> a randomised phase III trial of pembrolizumab, a highly selective, humanized monoclonal IgG4κ isotype antibody against PD-1, </w:t>
      </w:r>
      <w:r w:rsidR="00DE2EF1">
        <w:t>demonstrated</w:t>
      </w:r>
      <w:r w:rsidR="000D1F96">
        <w:t xml:space="preserve"> a survival advantage </w:t>
      </w:r>
      <w:r w:rsidR="000B06EB">
        <w:t>compared</w:t>
      </w:r>
      <w:r w:rsidR="000D1F96">
        <w:t xml:space="preserve"> to an investigator</w:t>
      </w:r>
      <w:r w:rsidR="00DE2EF1">
        <w:t>’</w:t>
      </w:r>
      <w:r w:rsidR="000D1F96">
        <w:t xml:space="preserve">s choice of chemotherapy options (docetaxel, paclitaxel or vinflunine) in patients </w:t>
      </w:r>
      <w:r w:rsidR="00DE2EF1">
        <w:t xml:space="preserve">with </w:t>
      </w:r>
      <w:r w:rsidR="000D1F96">
        <w:t xml:space="preserve">progressive metastatic urothelial cancer (bladder or elsewhere in the </w:t>
      </w:r>
      <w:r w:rsidR="000D1F96">
        <w:lastRenderedPageBreak/>
        <w:t>urinary tract)</w:t>
      </w:r>
      <w:r w:rsidR="00DE2EF1">
        <w:t xml:space="preserve"> following prior platinum containing chemotherapy</w:t>
      </w:r>
      <w:r w:rsidR="000D1F96">
        <w:t xml:space="preserve">. Median survival for pembrolizumab treated patients was 10.3 months compared with 7.4 months for chemotherapy (hazard ratio </w:t>
      </w:r>
      <w:r w:rsidR="000B06EB">
        <w:t xml:space="preserve">(HR) </w:t>
      </w:r>
      <w:r w:rsidR="000D1F96">
        <w:t xml:space="preserve">for death, 0.73; 95% confidence interval </w:t>
      </w:r>
      <w:r w:rsidR="000B06EB">
        <w:t xml:space="preserve">(CI) </w:t>
      </w:r>
      <w:r w:rsidR="000D1F96">
        <w:t>0.59 to 0.91; p=0.002).</w:t>
      </w:r>
      <w:r w:rsidR="000D1F96">
        <w:fldChar w:fldCharType="begin">
          <w:fldData xml:space="preserve">PEVuZE5vdGU+PENpdGU+PEF1dGhvcj5CZWxsbXVudDwvQXV0aG9yPjxZZWFyPjIwMTc8L1llYXI+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=
</w:fldData>
        </w:fldChar>
      </w:r>
      <w:r w:rsidR="003F0408">
        <w:instrText xml:space="preserve"> ADDIN EN.CITE </w:instrText>
      </w:r>
      <w:r w:rsidR="003F0408">
        <w:fldChar w:fldCharType="begin">
          <w:fldData xml:space="preserve">PEVuZE5vdGU+PENpdGU+PEF1dGhvcj5CZWxsbXVudDwvQXV0aG9yPjxZZWFyPjIwMTc8L1llYXI+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=
</w:fldData>
        </w:fldChar>
      </w:r>
      <w:r w:rsidR="003F0408">
        <w:instrText xml:space="preserve"> ADDIN EN.CITE.DATA </w:instrText>
      </w:r>
      <w:r w:rsidR="003F0408">
        <w:fldChar w:fldCharType="end"/>
      </w:r>
      <w:r w:rsidR="000D1F96">
        <w:fldChar w:fldCharType="separate"/>
      </w:r>
      <w:r w:rsidR="003F0408" w:rsidRPr="003F0408">
        <w:rPr>
          <w:noProof/>
          <w:vertAlign w:val="superscript"/>
        </w:rPr>
        <w:t>44</w:t>
      </w:r>
      <w:r w:rsidR="000D1F96">
        <w:fldChar w:fldCharType="end"/>
      </w:r>
      <w:r w:rsidR="000D1F96">
        <w:t xml:space="preserve"> </w:t>
      </w:r>
      <w:r>
        <w:t>Furthermore</w:t>
      </w:r>
      <w:r w:rsidR="000B06EB">
        <w:t xml:space="preserve">, immunotherapy was moderately better tolerated </w:t>
      </w:r>
      <w:r>
        <w:t xml:space="preserve">than </w:t>
      </w:r>
      <w:r w:rsidR="000B06EB">
        <w:t xml:space="preserve">chemotherapy. Common side effects that were </w:t>
      </w:r>
      <w:r>
        <w:t>considered</w:t>
      </w:r>
      <w:r w:rsidR="000B06EB">
        <w:t xml:space="preserve"> treatment related, and severe, occurred in 15% receiving immunotherapy compared to 49% with chemotherapy and included fatigue, nausea, pneumonitis, colitis, nephritis, adrenal insufficiency and skin reactions</w:t>
      </w:r>
      <w:r w:rsidR="00DE2EF1">
        <w:t>. Investigation of a patient subset with a high percentage of PD-L1–expressing tumour and infiltrating immune cells (10% or more) did not indicate significant between-group differences, indicating that this is not a predictive biomarker for treatment benefit in this setting</w:t>
      </w:r>
      <w:r w:rsidR="000B06EB">
        <w:t>.</w:t>
      </w:r>
      <w:r w:rsidR="000B06EB">
        <w:fldChar w:fldCharType="begin">
          <w:fldData xml:space="preserve">PEVuZE5vdGU+PENpdGU+PEF1dGhvcj5CZWxsbXVudDwvQXV0aG9yPjxZZWFyPjIwMTc8L1llYXI+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=
</w:fldData>
        </w:fldChar>
      </w:r>
      <w:r w:rsidR="003F0408">
        <w:instrText xml:space="preserve"> ADDIN EN.CITE </w:instrText>
      </w:r>
      <w:r w:rsidR="003F0408">
        <w:fldChar w:fldCharType="begin">
          <w:fldData xml:space="preserve">PEVuZE5vdGU+PENpdGU+PEF1dGhvcj5CZWxsbXVudDwvQXV0aG9yPjxZZWFyPjIwMTc8L1llYXI+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=
</w:fldData>
        </w:fldChar>
      </w:r>
      <w:r w:rsidR="003F0408">
        <w:instrText xml:space="preserve"> ADDIN EN.CITE.DATA </w:instrText>
      </w:r>
      <w:r w:rsidR="003F0408">
        <w:fldChar w:fldCharType="end"/>
      </w:r>
      <w:r w:rsidR="000B06EB">
        <w:fldChar w:fldCharType="separate"/>
      </w:r>
      <w:r w:rsidR="003F0408" w:rsidRPr="003F0408">
        <w:rPr>
          <w:noProof/>
          <w:vertAlign w:val="superscript"/>
        </w:rPr>
        <w:t>44</w:t>
      </w:r>
      <w:r w:rsidR="000B06EB">
        <w:fldChar w:fldCharType="end"/>
      </w:r>
      <w:r w:rsidR="000B06EB">
        <w:t xml:space="preserve"> </w:t>
      </w:r>
      <w:r w:rsidR="000D1F96">
        <w:t xml:space="preserve">Subsequently, a </w:t>
      </w:r>
      <w:r w:rsidR="00DE2EF1">
        <w:t>similar</w:t>
      </w:r>
      <w:r w:rsidR="000D1F96">
        <w:t xml:space="preserve">, second line, phase III trial testing the PD-L1 inhibitor </w:t>
      </w:r>
      <w:proofErr w:type="spellStart"/>
      <w:r w:rsidR="000D1F96">
        <w:t>atezolizumab</w:t>
      </w:r>
      <w:proofErr w:type="spellEnd"/>
      <w:r w:rsidR="000D1F96">
        <w:t xml:space="preserve"> did not show a survival advantage compared to chemotherapy.</w:t>
      </w:r>
      <w:r>
        <w:t xml:space="preserve"> A potential explanation for this</w:t>
      </w:r>
      <w:r w:rsidR="000D1F96">
        <w:t xml:space="preserve"> discordant outcome relates to methodological differences in the </w:t>
      </w:r>
      <w:proofErr w:type="spellStart"/>
      <w:r w:rsidR="000D1F96">
        <w:t>atezolizumab</w:t>
      </w:r>
      <w:proofErr w:type="spellEnd"/>
      <w:r w:rsidR="000D1F96">
        <w:t xml:space="preserve"> trial </w:t>
      </w:r>
      <w:r>
        <w:t>which</w:t>
      </w:r>
      <w:r w:rsidR="000D1F96">
        <w:t xml:space="preserve"> was predicated on an initial analysis of a subset of patients with high </w:t>
      </w:r>
      <w:r w:rsidR="000D1F96" w:rsidRPr="000D1F96">
        <w:t xml:space="preserve">PD-L1 expression on tumour-infiltrating immune cells </w:t>
      </w:r>
      <w:r w:rsidR="000D1F96">
        <w:t xml:space="preserve">assessed </w:t>
      </w:r>
      <w:r w:rsidR="000D1F96" w:rsidRPr="000D1F96">
        <w:t>in archival samples</w:t>
      </w:r>
      <w:r w:rsidR="000D1F96">
        <w:t>.</w:t>
      </w:r>
      <w:r>
        <w:fldChar w:fldCharType="begin">
          <w:fldData xml:space="preserve">PEVuZE5vdGU+PENpdGU+PEF1dGhvcj5Qb3dsZXM8L0F1dGhvcj48WWVhcj4yMDE3PC9ZZWFyPjxS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</w:fldData>
        </w:fldChar>
      </w:r>
      <w:r w:rsidR="003F0408">
        <w:instrText xml:space="preserve"> ADDIN EN.CITE </w:instrText>
      </w:r>
      <w:r w:rsidR="003F0408">
        <w:fldChar w:fldCharType="begin">
          <w:fldData xml:space="preserve">PEVuZE5vdGU+PENpdGU+PEF1dGhvcj5Qb3dsZXM8L0F1dGhvcj48WWVhcj4yMDE3PC9ZZWFyPjxS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</w:fldData>
        </w:fldChar>
      </w:r>
      <w:r w:rsidR="003F0408">
        <w:instrText xml:space="preserve"> ADDIN EN.CITE.DATA </w:instrText>
      </w:r>
      <w:r w:rsidR="003F0408">
        <w:fldChar w:fldCharType="end"/>
      </w:r>
      <w:r>
        <w:fldChar w:fldCharType="separate"/>
      </w:r>
      <w:r w:rsidR="003F0408" w:rsidRPr="003F0408">
        <w:rPr>
          <w:noProof/>
          <w:vertAlign w:val="superscript"/>
        </w:rPr>
        <w:t>45</w:t>
      </w:r>
      <w:r>
        <w:fldChar w:fldCharType="end"/>
      </w:r>
      <w:r w:rsidR="000D1F96">
        <w:t xml:space="preserve"> </w:t>
      </w:r>
      <w:r w:rsidR="00C56B70">
        <w:t xml:space="preserve">Further phase II data exist for the use of immunotherapy in the first line cisplatin ineligible setting based on </w:t>
      </w:r>
      <w:r w:rsidR="00C56B70" w:rsidRPr="000B06EB">
        <w:t>encouraging d</w:t>
      </w:r>
      <w:r w:rsidR="00C56B70">
        <w:t>urable response rates, survival</w:t>
      </w:r>
      <w:r w:rsidR="00C56B70" w:rsidRPr="000B06EB">
        <w:t xml:space="preserve"> and tolerability</w:t>
      </w:r>
      <w:r w:rsidR="00C56B70">
        <w:t>.</w:t>
      </w:r>
      <w:r w:rsidR="00C56B70">
        <w:fldChar w:fldCharType="begin">
          <w:fldData xml:space="preserve">PEVuZE5vdGU+PENpdGU+PEF1dGhvcj5CYWxhcjwvQXV0aG9yPjxZZWFyPjIwMTc8L1llYXI+PFJl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=
</w:fldData>
        </w:fldChar>
      </w:r>
      <w:r w:rsidR="003F0408">
        <w:instrText xml:space="preserve"> ADDIN EN.CITE </w:instrText>
      </w:r>
      <w:r w:rsidR="003F0408">
        <w:fldChar w:fldCharType="begin">
          <w:fldData xml:space="preserve">PEVuZE5vdGU+PENpdGU+PEF1dGhvcj5CYWxhcjwvQXV0aG9yPjxZZWFyPjIwMTc8L1llYXI+PFJl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=
</w:fldData>
        </w:fldChar>
      </w:r>
      <w:r w:rsidR="003F0408">
        <w:instrText xml:space="preserve"> ADDIN EN.CITE.DATA </w:instrText>
      </w:r>
      <w:r w:rsidR="003F0408">
        <w:fldChar w:fldCharType="end"/>
      </w:r>
      <w:r w:rsidR="00C56B70">
        <w:fldChar w:fldCharType="separate"/>
      </w:r>
      <w:r w:rsidR="003F0408" w:rsidRPr="003F0408">
        <w:rPr>
          <w:noProof/>
          <w:vertAlign w:val="superscript"/>
        </w:rPr>
        <w:t>46</w:t>
      </w:r>
      <w:r w:rsidR="00C56B70">
        <w:fldChar w:fldCharType="end"/>
      </w:r>
    </w:p>
    <w:p w:rsidR="000B06EB" w:rsidRDefault="000B06EB" w:rsidP="00200FAE">
      <w:pPr>
        <w:spacing w:after="0" w:line="360" w:lineRule="auto"/>
        <w:contextualSpacing/>
      </w:pPr>
    </w:p>
    <w:p w:rsidR="000B06EB" w:rsidRDefault="000B06EB" w:rsidP="00200FAE">
      <w:pPr>
        <w:spacing w:after="0" w:line="360" w:lineRule="auto"/>
        <w:contextualSpacing/>
      </w:pPr>
      <w:r>
        <w:t>Recent presentation of data for second line therapy with the angiogenesis inhibitor ramucirumab in combination with docetaxel has shown a modest improvement in progression free survival compared to docetaxel alone (median 4·07 months vs 2·76 months; HR 0·757, 95% CI 0·607–0·943; p=0·0118).</w:t>
      </w:r>
      <w:r>
        <w:fldChar w:fldCharType="begin">
          <w:fldData xml:space="preserve">PEVuZE5vdGU+PENpdGU+PEF1dGhvcj5QZXRyeWxhazwvQXV0aG9yPjxZZWFyPjIwMTc8L1llYXI+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</w:fldData>
        </w:fldChar>
      </w:r>
      <w:r w:rsidR="003F0408">
        <w:instrText xml:space="preserve"> ADDIN EN.CITE </w:instrText>
      </w:r>
      <w:r w:rsidR="003F0408">
        <w:fldChar w:fldCharType="begin">
          <w:fldData xml:space="preserve">PEVuZE5vdGU+PENpdGU+PEF1dGhvcj5QZXRyeWxhazwvQXV0aG9yPjxZZWFyPjIwMTc8L1llYXI+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</w:fldData>
        </w:fldChar>
      </w:r>
      <w:r w:rsidR="003F0408">
        <w:instrText xml:space="preserve"> ADDIN EN.CITE.DATA </w:instrText>
      </w:r>
      <w:r w:rsidR="003F0408">
        <w:fldChar w:fldCharType="end"/>
      </w:r>
      <w:r>
        <w:fldChar w:fldCharType="separate"/>
      </w:r>
      <w:r w:rsidR="003F0408" w:rsidRPr="003F0408">
        <w:rPr>
          <w:noProof/>
          <w:vertAlign w:val="superscript"/>
        </w:rPr>
        <w:t>47</w:t>
      </w:r>
      <w:r>
        <w:fldChar w:fldCharType="end"/>
      </w:r>
      <w:r>
        <w:t xml:space="preserve"> Data on overall survival outcomes are awaited to determine if this is a benefit that would warrant routine use.</w:t>
      </w:r>
    </w:p>
    <w:p w:rsidR="000B06EB" w:rsidRPr="0026242F" w:rsidRDefault="000B06EB" w:rsidP="00200FAE">
      <w:pPr>
        <w:spacing w:after="0" w:line="360" w:lineRule="auto"/>
        <w:contextualSpacing/>
      </w:pPr>
    </w:p>
    <w:p w:rsidR="0026242F" w:rsidRDefault="004D00D0" w:rsidP="00200FAE">
      <w:pPr>
        <w:spacing w:after="0" w:line="360" w:lineRule="auto"/>
        <w:contextualSpacing/>
        <w:rPr>
          <w:b/>
          <w:bCs/>
        </w:rPr>
      </w:pPr>
      <w:r>
        <w:rPr>
          <w:b/>
          <w:bCs/>
        </w:rPr>
        <w:t>Future Directions</w:t>
      </w:r>
    </w:p>
    <w:p w:rsidR="0026242F" w:rsidRDefault="00625855" w:rsidP="00200FAE">
      <w:pPr>
        <w:spacing w:after="0" w:line="360" w:lineRule="auto"/>
        <w:contextualSpacing/>
      </w:pPr>
      <w:r>
        <w:t>Bladder cancer has existed as a Cinderella disease</w:t>
      </w:r>
      <w:r w:rsidR="002508E6">
        <w:t>,</w:t>
      </w:r>
      <w:r>
        <w:t xml:space="preserve"> without any practice changing advance in systemic therapy (aside from UK led developments in chemo-radiotherapy options</w:t>
      </w:r>
      <w:r>
        <w:fldChar w:fldCharType="begin">
          <w:fldData xml:space="preserve">PEVuZE5vdGU+PENpdGU+PEF1dGhvcj5DaG91ZGh1cnk8L0F1dGhvcj48WWVhcj4yMDExPC9ZZWFy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Q3Ny04ODwvcGFnZXM+PHZvbHVtZT4zNjY8L3ZvbHVtZT48bnVtYmVyPjE2PC9u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</w:fldData>
        </w:fldChar>
      </w:r>
      <w:r w:rsidR="003F0408">
        <w:instrText xml:space="preserve"> ADDIN EN.CITE </w:instrText>
      </w:r>
      <w:r w:rsidR="003F0408">
        <w:fldChar w:fldCharType="begin">
          <w:fldData xml:space="preserve">PEVuZE5vdGU+PENpdGU+PEF1dGhvcj5DaG91ZGh1cnk8L0F1dGhvcj48WWVhcj4yMDExPC9ZZWFy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Q3Ny04ODwvcGFnZXM+PHZvbHVtZT4zNjY8L3ZvbHVtZT48bnVtYmVyPjE2PC9u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</w:fldData>
        </w:fldChar>
      </w:r>
      <w:r w:rsidR="003F0408">
        <w:instrText xml:space="preserve"> ADDIN EN.CITE.DATA </w:instrText>
      </w:r>
      <w:r w:rsidR="003F0408">
        <w:fldChar w:fldCharType="end"/>
      </w:r>
      <w:r>
        <w:fldChar w:fldCharType="separate"/>
      </w:r>
      <w:r w:rsidR="003F0408" w:rsidRPr="003F0408">
        <w:rPr>
          <w:noProof/>
          <w:vertAlign w:val="superscript"/>
        </w:rPr>
        <w:t>34-36</w:t>
      </w:r>
      <w:r>
        <w:fldChar w:fldCharType="end"/>
      </w:r>
      <w:r>
        <w:t xml:space="preserve">) for decades. This has changed in the last year with the </w:t>
      </w:r>
      <w:r w:rsidR="00C56B70">
        <w:t>emergence</w:t>
      </w:r>
      <w:r>
        <w:t xml:space="preserve"> of immunotherapy </w:t>
      </w:r>
      <w:r w:rsidR="002508E6">
        <w:t>as</w:t>
      </w:r>
      <w:r>
        <w:t xml:space="preserve"> </w:t>
      </w:r>
      <w:r w:rsidR="00DE2EF1">
        <w:t xml:space="preserve">an established </w:t>
      </w:r>
      <w:r>
        <w:t>second line palliative therapy.</w:t>
      </w:r>
      <w:r>
        <w:fldChar w:fldCharType="begin">
          <w:fldData xml:space="preserve">PEVuZE5vdGU+PENpdGU+PEF1dGhvcj5CZWxsbXVudDwvQXV0aG9yPjxZZWFyPjIwMTc8L1llYXI+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=
</w:fldData>
        </w:fldChar>
      </w:r>
      <w:r w:rsidR="003F0408">
        <w:instrText xml:space="preserve"> ADDIN EN.CITE </w:instrText>
      </w:r>
      <w:r w:rsidR="003F0408">
        <w:fldChar w:fldCharType="begin">
          <w:fldData xml:space="preserve">PEVuZE5vdGU+PENpdGU+PEF1dGhvcj5CZWxsbXVudDwvQXV0aG9yPjxZZWFyPjIwMTc8L1llYXI+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=
</w:fldData>
        </w:fldChar>
      </w:r>
      <w:r w:rsidR="003F0408">
        <w:instrText xml:space="preserve"> ADDIN EN.CITE.DATA </w:instrText>
      </w:r>
      <w:r w:rsidR="003F0408">
        <w:fldChar w:fldCharType="end"/>
      </w:r>
      <w:r>
        <w:fldChar w:fldCharType="separate"/>
      </w:r>
      <w:r w:rsidR="003F0408" w:rsidRPr="003F0408">
        <w:rPr>
          <w:noProof/>
          <w:vertAlign w:val="superscript"/>
        </w:rPr>
        <w:t>44</w:t>
      </w:r>
      <w:r>
        <w:fldChar w:fldCharType="end"/>
      </w:r>
      <w:r>
        <w:t xml:space="preserve"> Whether first line cisplatin eligible patients would be better served with immunotherapy, or if cure rates in localised MIBC can be </w:t>
      </w:r>
      <w:r w:rsidR="002508E6">
        <w:t>improved through incorporation of immunotherapy</w:t>
      </w:r>
      <w:r w:rsidR="00DE2EF1">
        <w:t>,</w:t>
      </w:r>
      <w:r w:rsidR="002508E6">
        <w:t xml:space="preserve"> </w:t>
      </w:r>
      <w:r w:rsidR="00A36D46">
        <w:t>is the focus of multiple ongoing trials</w:t>
      </w:r>
      <w:r>
        <w:t>. There are also ongoing efforts to test the addition of immunotherapy based approaches in NMIBC</w:t>
      </w:r>
      <w:r w:rsidR="002508E6">
        <w:t>,</w:t>
      </w:r>
      <w:r>
        <w:t xml:space="preserve"> both as a systemic therapy and </w:t>
      </w:r>
      <w:r w:rsidR="002508E6">
        <w:t>through</w:t>
      </w:r>
      <w:r>
        <w:t xml:space="preserve"> intra-vesical administration.</w:t>
      </w:r>
    </w:p>
    <w:p w:rsidR="00625855" w:rsidRDefault="00625855" w:rsidP="00200FAE">
      <w:pPr>
        <w:spacing w:after="0" w:line="360" w:lineRule="auto"/>
        <w:contextualSpacing/>
      </w:pPr>
    </w:p>
    <w:p w:rsidR="00625855" w:rsidRDefault="00625855" w:rsidP="00200FAE">
      <w:pPr>
        <w:spacing w:after="0" w:line="360" w:lineRule="auto"/>
        <w:contextualSpacing/>
      </w:pPr>
      <w:r>
        <w:lastRenderedPageBreak/>
        <w:t>One of the key limitations for systemic therapy for this disease lies in our failure, so far, to validate predictive biomarkers for a precision medicine approach to patient selection for available treatment options. We know that some patient</w:t>
      </w:r>
      <w:r w:rsidR="002508E6">
        <w:t>s</w:t>
      </w:r>
      <w:r>
        <w:t xml:space="preserve"> derive major benefit, </w:t>
      </w:r>
      <w:r w:rsidR="00DE2EF1">
        <w:t>but</w:t>
      </w:r>
      <w:r>
        <w:t xml:space="preserve"> other</w:t>
      </w:r>
      <w:r w:rsidR="002508E6">
        <w:t>s</w:t>
      </w:r>
      <w:r>
        <w:t xml:space="preserve"> none, from both chemotherapy and immunotherapy, but we are unable to </w:t>
      </w:r>
      <w:r w:rsidR="00C56B70">
        <w:t xml:space="preserve">reliably </w:t>
      </w:r>
      <w:r w:rsidR="00DE2EF1">
        <w:t xml:space="preserve">and </w:t>
      </w:r>
      <w:r w:rsidR="002508E6">
        <w:t xml:space="preserve">prospectively identify them. </w:t>
      </w:r>
      <w:r>
        <w:t>Immunothe</w:t>
      </w:r>
      <w:r w:rsidR="002508E6">
        <w:t>r</w:t>
      </w:r>
      <w:r>
        <w:t xml:space="preserve">apy trials have investigated PD-L1 expression </w:t>
      </w:r>
      <w:r w:rsidR="00C56B70">
        <w:t>on</w:t>
      </w:r>
      <w:r>
        <w:t xml:space="preserve"> tumour and/or infiltrating immune cells, using diverse methodologies, </w:t>
      </w:r>
      <w:r w:rsidR="00C56B70">
        <w:t>but</w:t>
      </w:r>
      <w:r>
        <w:t xml:space="preserve"> to date this does not seem to be likely to allow selection of </w:t>
      </w:r>
      <w:r w:rsidR="00DE2EF1">
        <w:t xml:space="preserve">which </w:t>
      </w:r>
      <w:r w:rsidR="00C56B70">
        <w:t xml:space="preserve">patient </w:t>
      </w:r>
      <w:r>
        <w:t>subsets to treat.</w:t>
      </w:r>
      <w:r>
        <w:fldChar w:fldCharType="begin">
          <w:fldData xml:space="preserve">PEVuZE5vdGU+PENpdGU+PEF1dGhvcj5CZWxsbXVudDwvQXV0aG9yPjxZZWFyPjIwMTc8L1llYXI+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</w:fldData>
        </w:fldChar>
      </w:r>
      <w:r w:rsidR="003F0408">
        <w:instrText xml:space="preserve"> ADDIN EN.CITE </w:instrText>
      </w:r>
      <w:r w:rsidR="003F0408">
        <w:fldChar w:fldCharType="begin">
          <w:fldData xml:space="preserve">PEVuZE5vdGU+PENpdGU+PEF1dGhvcj5CZWxsbXVudDwvQXV0aG9yPjxZZWFyPjIwMTc8L1llYXI+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</w:fldData>
        </w:fldChar>
      </w:r>
      <w:r w:rsidR="003F0408">
        <w:instrText xml:space="preserve"> ADDIN EN.CITE.DATA </w:instrText>
      </w:r>
      <w:r w:rsidR="003F0408">
        <w:fldChar w:fldCharType="end"/>
      </w:r>
      <w:r>
        <w:fldChar w:fldCharType="separate"/>
      </w:r>
      <w:r w:rsidR="003F0408" w:rsidRPr="003F0408">
        <w:rPr>
          <w:noProof/>
          <w:vertAlign w:val="superscript"/>
        </w:rPr>
        <w:t>44,45</w:t>
      </w:r>
      <w:r>
        <w:fldChar w:fldCharType="end"/>
      </w:r>
      <w:r>
        <w:t xml:space="preserve"> In a single arm phase II study of the PD-1 inhibitor nivolumab</w:t>
      </w:r>
      <w:r w:rsidR="002508E6">
        <w:t>, higher</w:t>
      </w:r>
      <w:r>
        <w:t xml:space="preserve"> values of a 25-gene interferon γ signature was associated with </w:t>
      </w:r>
      <w:r w:rsidR="002508E6">
        <w:t xml:space="preserve">higher rates of </w:t>
      </w:r>
      <w:r>
        <w:t>treatment response</w:t>
      </w:r>
      <w:r w:rsidR="002508E6">
        <w:t>,</w:t>
      </w:r>
      <w:r>
        <w:t xml:space="preserve"> as was a basal urothelial cancer </w:t>
      </w:r>
      <w:r w:rsidR="002508E6">
        <w:t>subtype</w:t>
      </w:r>
      <w:r>
        <w:t xml:space="preserve"> based on gene expression analysis. Whether these more complex biomarkers, based on multiplexed RNA based gene expression signatures</w:t>
      </w:r>
      <w:r w:rsidR="002508E6">
        <w:t>,</w:t>
      </w:r>
      <w:r>
        <w:t xml:space="preserve"> will allow for </w:t>
      </w:r>
      <w:r w:rsidR="002508E6">
        <w:t>selection</w:t>
      </w:r>
      <w:r>
        <w:t xml:space="preserve"> for immunotherapy, or if they will simply mark for different prognostic </w:t>
      </w:r>
      <w:r w:rsidR="002508E6">
        <w:t xml:space="preserve">outcomes, </w:t>
      </w:r>
      <w:r w:rsidR="00DE2EF1">
        <w:t>requires</w:t>
      </w:r>
      <w:r w:rsidR="002508E6">
        <w:t xml:space="preserve"> </w:t>
      </w:r>
      <w:r w:rsidR="00DE2EF1">
        <w:t>prospective validation</w:t>
      </w:r>
      <w:r>
        <w:t>.</w:t>
      </w:r>
    </w:p>
    <w:p w:rsidR="00A36D46" w:rsidRDefault="00A36D46" w:rsidP="00200FAE">
      <w:pPr>
        <w:spacing w:after="0" w:line="360" w:lineRule="auto"/>
        <w:contextualSpacing/>
      </w:pPr>
    </w:p>
    <w:p w:rsidR="00A36D46" w:rsidRDefault="00A36D46" w:rsidP="00200FAE">
      <w:pPr>
        <w:spacing w:after="0" w:line="360" w:lineRule="auto"/>
        <w:contextualSpacing/>
      </w:pPr>
      <w:r>
        <w:t>Predictive biomarker development has also been pursued in relation to chemotherapy response. For example in analysis that has suggested that defined bladder cancer subtypes may have differential response rates to neoadjuvant chemotherapy.</w:t>
      </w:r>
      <w:r>
        <w:fldChar w:fldCharType="begin">
          <w:fldData xml:space="preserve">PEVuZE5vdGU+PENpdGU+PEF1dGhvcj5TZWlsZXI8L0F1dGhvcj48WWVhcj4yMDE3PC9ZZWFyPjxS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=
</w:fldData>
        </w:fldChar>
      </w:r>
      <w:r w:rsidR="003F0408">
        <w:instrText xml:space="preserve"> ADDIN EN.CITE </w:instrText>
      </w:r>
      <w:r w:rsidR="003F0408">
        <w:fldChar w:fldCharType="begin">
          <w:fldData xml:space="preserve">PEVuZE5vdGU+PENpdGU+PEF1dGhvcj5TZWlsZXI8L0F1dGhvcj48WWVhcj4yMDE3PC9ZZWFyPjxS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=
</w:fldData>
        </w:fldChar>
      </w:r>
      <w:r w:rsidR="003F0408">
        <w:instrText xml:space="preserve"> ADDIN EN.CITE.DATA </w:instrText>
      </w:r>
      <w:r w:rsidR="003F0408">
        <w:fldChar w:fldCharType="end"/>
      </w:r>
      <w:r>
        <w:fldChar w:fldCharType="separate"/>
      </w:r>
      <w:r w:rsidR="003F0408" w:rsidRPr="003F0408">
        <w:rPr>
          <w:noProof/>
          <w:vertAlign w:val="superscript"/>
        </w:rPr>
        <w:t>48</w:t>
      </w:r>
      <w:r>
        <w:fldChar w:fldCharType="end"/>
      </w:r>
      <w:r>
        <w:t xml:space="preserve"> Prospective evaluation of this approach to determine who might be spared the toxicity of neoadjuvant chemotherapy is now warranted.</w:t>
      </w:r>
    </w:p>
    <w:p w:rsidR="00A36D46" w:rsidRDefault="00A36D46" w:rsidP="00200FAE">
      <w:pPr>
        <w:spacing w:after="0" w:line="360" w:lineRule="auto"/>
        <w:contextualSpacing/>
      </w:pPr>
    </w:p>
    <w:p w:rsidR="00A36D46" w:rsidRDefault="00A36D46" w:rsidP="00200FAE">
      <w:pPr>
        <w:spacing w:after="0" w:line="360" w:lineRule="auto"/>
        <w:contextualSpacing/>
      </w:pPr>
      <w:r>
        <w:t xml:space="preserve">It is also becoming increasingly clear that systemic </w:t>
      </w:r>
      <w:r w:rsidR="00C56B70">
        <w:t xml:space="preserve">therapy </w:t>
      </w:r>
      <w:r>
        <w:t xml:space="preserve">interventions provide a Darwinian selection pressure towards clonal evolution of treatment resistant subtypes. For example, recent data has shown this with respect to cisplatin based chemotherapy in bladder cancer where treatment resistant </w:t>
      </w:r>
      <w:r w:rsidR="00DE2EF1">
        <w:t>sub-</w:t>
      </w:r>
      <w:r>
        <w:t>clones emerged at the point of disease progression.</w:t>
      </w:r>
      <w:r>
        <w:fldChar w:fldCharType="begin">
          <w:fldData xml:space="preserve">PEVuZE5vdGU+PENpdGU+PEF1dGhvcj5GYWx0YXM8L0F1dGhvcj48WWVhcj4yMDE2PC9ZZWFyPjxS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</w:fldData>
        </w:fldChar>
      </w:r>
      <w:r w:rsidR="004E5FBC">
        <w:instrText xml:space="preserve"> ADDIN EN.CITE </w:instrText>
      </w:r>
      <w:r w:rsidR="004E5FBC">
        <w:fldChar w:fldCharType="begin">
          <w:fldData xml:space="preserve">PEVuZE5vdGU+PENpdGU+PEF1dGhvcj5GYWx0YXM8L0F1dGhvcj48WWVhcj4yMDE2PC9ZZWFyPjxS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</w:fldData>
        </w:fldChar>
      </w:r>
      <w:r w:rsidR="004E5FBC">
        <w:instrText xml:space="preserve"> ADDIN EN.CITE.DATA </w:instrText>
      </w:r>
      <w:r w:rsidR="004E5FBC">
        <w:fldChar w:fldCharType="end"/>
      </w:r>
      <w:r>
        <w:fldChar w:fldCharType="separate"/>
      </w:r>
      <w:r w:rsidR="004E5FBC" w:rsidRPr="004E5FBC">
        <w:rPr>
          <w:noProof/>
          <w:vertAlign w:val="superscript"/>
        </w:rPr>
        <w:t>49,50</w:t>
      </w:r>
      <w:r>
        <w:fldChar w:fldCharType="end"/>
      </w:r>
      <w:r>
        <w:t xml:space="preserve"> This implies that we will need to consider genomic analyses</w:t>
      </w:r>
      <w:r w:rsidR="00DE2EF1">
        <w:t>,</w:t>
      </w:r>
      <w:r>
        <w:t xml:space="preserve"> </w:t>
      </w:r>
      <w:r w:rsidRPr="00A36D46">
        <w:t>through sequential tissue sampling</w:t>
      </w:r>
      <w:r w:rsidR="00C56B70">
        <w:t xml:space="preserve"> at the point of each treatment intervention</w:t>
      </w:r>
      <w:r w:rsidR="00DE2EF1">
        <w:t>,</w:t>
      </w:r>
      <w:r>
        <w:t xml:space="preserve"> if we are to optimise treatment selection</w:t>
      </w:r>
      <w:r w:rsidR="00DE2EF1">
        <w:t xml:space="preserve"> choices</w:t>
      </w:r>
      <w:r>
        <w:t>. Most likely this will not be feasible through repeated</w:t>
      </w:r>
      <w:r w:rsidR="00C56B70">
        <w:t xml:space="preserve"> direct</w:t>
      </w:r>
      <w:r>
        <w:t xml:space="preserve"> </w:t>
      </w:r>
      <w:r w:rsidR="00C56B70">
        <w:t xml:space="preserve">tumour </w:t>
      </w:r>
      <w:r>
        <w:t xml:space="preserve">tissue biopsy on the grounds of safety and patient tolerance. One potential alternative would be through the use of blood or urine based ‘liquid biopsies’. Recent evidence, mirroring other cancers, suggests that </w:t>
      </w:r>
      <w:r w:rsidR="00DE2EF1">
        <w:t xml:space="preserve">bladder cancer </w:t>
      </w:r>
      <w:r>
        <w:t xml:space="preserve">circulating tumour DNA is </w:t>
      </w:r>
      <w:r w:rsidR="00C56B70">
        <w:t xml:space="preserve">frequently </w:t>
      </w:r>
      <w:r>
        <w:t>detectable in blood and urine samples</w:t>
      </w:r>
      <w:r w:rsidR="00C56B70">
        <w:t>, at least in the presence of metastatic disease,</w:t>
      </w:r>
      <w:r>
        <w:t xml:space="preserve"> and may potentially be useful for determining likelihood of chemotherapy efficacy and identification of potential therapeutic targets through genomic alteration.</w:t>
      </w:r>
      <w:r>
        <w:fldChar w:fldCharType="begin">
          <w:fldData xml:space="preserve">PEVuZE5vdGU+PENpdGU+PEF1dGhvcj5QYXRlbDwvQXV0aG9yPjxZZWFyPjIwMTc8L1llYXI+PFJl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2NDg3LTY0OTc8L3BhZ2VzPjx2b2x1bWU+MjM8L3ZvbHVt
ZT48bnVtYmVyPjIxPC9udW1iZXI+PGRhdGVzPjx5ZWFyPjIwMTc8L3llYXI+PHB1Yi1kYXRlcz48
ZGF0ZT5Ob3YgMTwvZGF0ZT48L3B1Yi1kYXRlcz48L2RhdGVzPjxpc2JuPjEwNzgtMDQzMiAoUHJp
bnQpJiN4RDsxMDc4LTA0MzIgKExpbmtpbmcpPC9pc2JuPjxhY2Nlc3Npb24tbnVtPjI4NzYwOTA5
PC9hY2Nlc3Npb24tbnVtPjx1cmxzPjxyZWxhdGVkLXVybHM+PHVybD5odHRwczovL3d3dy5uY2Jp
Lm5sbS5uaWguZ292L3B1Ym1lZC8yODc2MDkwOTwvdXJsPjwvcmVsYXRlZC11cmxzPjwvdXJscz48
ZWxlY3Ryb25pYy1yZXNvdXJjZS1udW0+MTAuMTE1OC8xMDc4LTA0MzIuQ0NSLTE3LTExNDA8L2Vs
ZWN0cm9uaWMtcmVzb3VyY2UtbnVtPjwvcmVjb3JkPjwvQ2l0ZT48L0VuZE5vdGU+
</w:fldData>
        </w:fldChar>
      </w:r>
      <w:r w:rsidR="004E5FBC">
        <w:instrText xml:space="preserve"> ADDIN EN.CITE </w:instrText>
      </w:r>
      <w:r w:rsidR="004E5FBC">
        <w:fldChar w:fldCharType="begin">
          <w:fldData xml:space="preserve">PEVuZE5vdGU+PENpdGU+PEF1dGhvcj5QYXRlbDwvQXV0aG9yPjxZZWFyPjIwMTc8L1llYXI+PFJl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2NDg3LTY0OTc8L3BhZ2VzPjx2b2x1bWU+MjM8L3ZvbHVt
ZT48bnVtYmVyPjIxPC9udW1iZXI+PGRhdGVzPjx5ZWFyPjIwMTc8L3llYXI+PHB1Yi1kYXRlcz48
ZGF0ZT5Ob3YgMTwvZGF0ZT48L3B1Yi1kYXRlcz48L2RhdGVzPjxpc2JuPjEwNzgtMDQzMiAoUHJp
bnQpJiN4RDsxMDc4LTA0MzIgKExpbmtpbmcpPC9pc2JuPjxhY2Nlc3Npb24tbnVtPjI4NzYwOTA5
PC9hY2Nlc3Npb24tbnVtPjx1cmxzPjxyZWxhdGVkLXVybHM+PHVybD5odHRwczovL3d3dy5uY2Jp
Lm5sbS5uaWguZ292L3B1Ym1lZC8yODc2MDkwOTwvdXJsPjwvcmVsYXRlZC11cmxzPjwvdXJscz48
ZWxlY3Ryb25pYy1yZXNvdXJjZS1udW0+MTAuMTE1OC8xMDc4LTA0MzIuQ0NSLTE3LTExNDA8L2Vs
ZWN0cm9uaWMtcmVzb3VyY2UtbnVtPjwvcmVjb3JkPjwvQ2l0ZT48L0VuZE5vdGU+
</w:fldData>
        </w:fldChar>
      </w:r>
      <w:r w:rsidR="004E5FBC">
        <w:instrText xml:space="preserve"> ADDIN EN.CITE.DATA </w:instrText>
      </w:r>
      <w:r w:rsidR="004E5FBC">
        <w:fldChar w:fldCharType="end"/>
      </w:r>
      <w:r>
        <w:fldChar w:fldCharType="separate"/>
      </w:r>
      <w:r w:rsidR="004E5FBC" w:rsidRPr="004E5FBC">
        <w:rPr>
          <w:noProof/>
          <w:vertAlign w:val="superscript"/>
        </w:rPr>
        <w:t>51-53</w:t>
      </w:r>
      <w:r>
        <w:fldChar w:fldCharType="end"/>
      </w:r>
      <w:r>
        <w:t xml:space="preserve"> Development of our understanding of genomic aberrations that underpin bladder cancer is allowing understanding of novel potential therapeutic targets. The most promising, beyond immunotherapeutic targets, include cell surface receptors (e.g., FGFR3, HER2), cell cycle regulators (e.g., the cyclin dependant </w:t>
      </w:r>
      <w:r>
        <w:lastRenderedPageBreak/>
        <w:t xml:space="preserve">kinases </w:t>
      </w:r>
      <w:r w:rsidRPr="00A36D46">
        <w:t>CDK4 and CDK6</w:t>
      </w:r>
      <w:r>
        <w:t>), epigenetic regulators (e.g., EZH2, BRD4) and intracellular signalling pathways (e.g., the PI3K/AKT/mTOR pathway).</w:t>
      </w:r>
      <w:r>
        <w:fldChar w:fldCharType="begin">
          <w:fldData xml:space="preserve">PEVuZE5vdGU+PENpdGU+PEF1dGhvcj5Sb2JlcnRzb248L0F1dGhvcj48WWVhcj4yMDE3PC9ZZWFy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</w:fldData>
        </w:fldChar>
      </w:r>
      <w:r w:rsidR="004E5FBC">
        <w:instrText xml:space="preserve"> ADDIN EN.CITE </w:instrText>
      </w:r>
      <w:r w:rsidR="004E5FBC">
        <w:fldChar w:fldCharType="begin">
          <w:fldData xml:space="preserve">PEVuZE5vdGU+PENpdGU+PEF1dGhvcj5Sb2JlcnRzb248L0F1dGhvcj48WWVhcj4yMDE3PC9ZZWFy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</w:fldData>
        </w:fldChar>
      </w:r>
      <w:r w:rsidR="004E5FBC">
        <w:instrText xml:space="preserve"> ADDIN EN.CITE.DATA </w:instrText>
      </w:r>
      <w:r w:rsidR="004E5FBC">
        <w:fldChar w:fldCharType="end"/>
      </w:r>
      <w:r>
        <w:fldChar w:fldCharType="separate"/>
      </w:r>
      <w:r w:rsidR="004E5FBC" w:rsidRPr="004E5FBC">
        <w:rPr>
          <w:noProof/>
          <w:vertAlign w:val="superscript"/>
        </w:rPr>
        <w:t>4,53</w:t>
      </w:r>
      <w:r>
        <w:fldChar w:fldCharType="end"/>
      </w:r>
      <w:r>
        <w:t xml:space="preserve"> </w:t>
      </w:r>
    </w:p>
    <w:p w:rsidR="0026242F" w:rsidRPr="0026242F" w:rsidRDefault="0026242F" w:rsidP="00200FAE">
      <w:pPr>
        <w:spacing w:after="0" w:line="360" w:lineRule="auto"/>
        <w:contextualSpacing/>
      </w:pPr>
    </w:p>
    <w:p w:rsidR="0026242F" w:rsidRPr="0026242F" w:rsidRDefault="00A36D46" w:rsidP="00200FAE">
      <w:pPr>
        <w:spacing w:after="0" w:line="360" w:lineRule="auto"/>
        <w:contextualSpacing/>
        <w:rPr>
          <w:b/>
          <w:bCs/>
        </w:rPr>
      </w:pPr>
      <w:r>
        <w:rPr>
          <w:b/>
          <w:bCs/>
        </w:rPr>
        <w:t>Conclusions</w:t>
      </w:r>
    </w:p>
    <w:p w:rsidR="0026242F" w:rsidRDefault="00A36D46" w:rsidP="00200FAE">
      <w:pPr>
        <w:spacing w:after="0" w:line="360" w:lineRule="auto"/>
        <w:contextualSpacing/>
      </w:pPr>
      <w:r>
        <w:t>Bladder cancer is a challenging disease with a high health care burden and persisting poor prognosis for those who develop advanced metastatic spread. Optimal management requires a fully integrated multi-disciplinary approach that can incorporate surgery, radiotherapy and systematic chemotherapy and immunotherapy. We have seen important recent advances in our understanding of the underlying molecular biology that are providing novel therapeutic hypotheses to be tested. Probably the key unmet need at present is for the development of formally validated predictive biomarkers to allow targeting of treatments to subsets of patients most likely to benefit.</w:t>
      </w:r>
      <w:r w:rsidR="0026242F">
        <w:br w:type="page"/>
      </w:r>
    </w:p>
    <w:p w:rsidR="0026242F" w:rsidRPr="00200FAE" w:rsidRDefault="0026242F" w:rsidP="00200FAE">
      <w:pPr>
        <w:spacing w:after="0" w:line="480" w:lineRule="auto"/>
        <w:contextualSpacing/>
        <w:rPr>
          <w:b/>
          <w:bCs/>
        </w:rPr>
      </w:pPr>
      <w:r w:rsidRPr="00C56B70">
        <w:rPr>
          <w:b/>
          <w:bCs/>
        </w:rPr>
        <w:lastRenderedPageBreak/>
        <w:t>References</w:t>
      </w:r>
    </w:p>
    <w:p w:rsidR="004E5FBC" w:rsidRPr="004E5FBC" w:rsidRDefault="0026242F" w:rsidP="004E5FBC">
      <w:pPr>
        <w:pStyle w:val="EndNoteBibliography"/>
        <w:spacing w:after="0"/>
      </w:pPr>
      <w:r>
        <w:fldChar w:fldCharType="begin"/>
      </w:r>
      <w:r>
        <w:instrText xml:space="preserve"> ADDIN EN.REFLIST </w:instrText>
      </w:r>
      <w:r>
        <w:fldChar w:fldCharType="separate"/>
      </w:r>
      <w:r w:rsidR="004E5FBC" w:rsidRPr="004E5FBC">
        <w:t>1.</w:t>
      </w:r>
      <w:r w:rsidR="004E5FBC" w:rsidRPr="004E5FBC">
        <w:tab/>
        <w:t xml:space="preserve">Cancer Research UK. Cancer Stats: Cancer Statistics for the UK. at </w:t>
      </w:r>
      <w:hyperlink r:id="rId8" w:history="1">
        <w:r w:rsidR="004E5FBC" w:rsidRPr="004E5FBC">
          <w:rPr>
            <w:rStyle w:val="Hyperlink"/>
          </w:rPr>
          <w:t>http://www.cancerresearchuk.org/cancer-info/cancerstats/</w:t>
        </w:r>
      </w:hyperlink>
      <w:r w:rsidR="004E5FBC" w:rsidRPr="004E5FBC">
        <w:t>.)</w:t>
      </w:r>
    </w:p>
    <w:p w:rsidR="004E5FBC" w:rsidRPr="004E5FBC" w:rsidRDefault="004E5FBC" w:rsidP="004E5FBC">
      <w:pPr>
        <w:pStyle w:val="EndNoteBibliography"/>
        <w:spacing w:after="0"/>
      </w:pPr>
      <w:r w:rsidRPr="004E5FBC">
        <w:t>2.</w:t>
      </w:r>
      <w:r w:rsidRPr="004E5FBC">
        <w:tab/>
        <w:t>Knowles MA, Hurst CD. Molecular biology of bladder cancer: new insights into pathogenesis and clinical diversity. Nat Rev Cancer 2015;15:25-41.</w:t>
      </w:r>
    </w:p>
    <w:p w:rsidR="004E5FBC" w:rsidRPr="004E5FBC" w:rsidRDefault="004E5FBC" w:rsidP="004E5FBC">
      <w:pPr>
        <w:pStyle w:val="EndNoteBibliography"/>
        <w:spacing w:after="0"/>
      </w:pPr>
      <w:r w:rsidRPr="004E5FBC">
        <w:t>3.</w:t>
      </w:r>
      <w:r w:rsidRPr="004E5FBC">
        <w:tab/>
        <w:t>Choi W, Porten S, Kim S, et al. Identification of distinct basal and luminal subtypes of muscle-invasive bladder cancer with different sensitivities to frontline chemotherapy. Cancer cell 2014;25:152-65.</w:t>
      </w:r>
    </w:p>
    <w:p w:rsidR="004E5FBC" w:rsidRPr="004E5FBC" w:rsidRDefault="004E5FBC" w:rsidP="004E5FBC">
      <w:pPr>
        <w:pStyle w:val="EndNoteBibliography"/>
        <w:spacing w:after="0"/>
      </w:pPr>
      <w:r w:rsidRPr="004E5FBC">
        <w:t>4.</w:t>
      </w:r>
      <w:r w:rsidRPr="004E5FBC">
        <w:tab/>
        <w:t>Robertson AG, Kim J, Al-Ahmadie H, et al. Comprehensive Molecular Characterization of Muscle-Invasive Bladder Cancer. Cell 2017;171:540-56 e25.</w:t>
      </w:r>
    </w:p>
    <w:p w:rsidR="004E5FBC" w:rsidRPr="004E5FBC" w:rsidRDefault="004E5FBC" w:rsidP="004E5FBC">
      <w:pPr>
        <w:pStyle w:val="EndNoteBibliography"/>
        <w:spacing w:after="0"/>
      </w:pPr>
      <w:r w:rsidRPr="004E5FBC">
        <w:t>5.</w:t>
      </w:r>
      <w:r w:rsidRPr="004E5FBC">
        <w:tab/>
        <w:t>Prout GR, Jr., Barton BA, Griffin PP, Friedell GH. Treated history of noninvasive grade 1 transitional cell carcinoma. The National Bladder Cancer Group. The Journal of urology 1992;148:1413-9.</w:t>
      </w:r>
    </w:p>
    <w:p w:rsidR="004E5FBC" w:rsidRPr="004E5FBC" w:rsidRDefault="004E5FBC" w:rsidP="004E5FBC">
      <w:pPr>
        <w:pStyle w:val="EndNoteBibliography"/>
        <w:spacing w:after="0"/>
      </w:pPr>
      <w:r w:rsidRPr="004E5FBC">
        <w:t>6.</w:t>
      </w:r>
      <w:r w:rsidRPr="004E5FBC">
        <w:tab/>
        <w:t>Advanced Bladder Cancer (ABC) Meta-analysis Collaboration. Adjuvant chemotherapy in invasive bladder cancer: a systematic review and meta-analysis of individual patient data Advanced Bladder Cancer (ABC) Meta-analysis Collaboration. Eur Urol 2005;48:189-99.</w:t>
      </w:r>
    </w:p>
    <w:p w:rsidR="004E5FBC" w:rsidRPr="004E5FBC" w:rsidRDefault="004E5FBC" w:rsidP="004E5FBC">
      <w:pPr>
        <w:pStyle w:val="EndNoteBibliography"/>
        <w:spacing w:after="0"/>
      </w:pPr>
      <w:r w:rsidRPr="004E5FBC">
        <w:t>7.</w:t>
      </w:r>
      <w:r w:rsidRPr="004E5FBC">
        <w:tab/>
        <w:t>International collaboration of trialists on behalf of the Medical Research Council Advanced Bladder Cancer Working Party, EORTC Genito-Urinary Group  ABCSG, Group NCIoCCT, Finnbladder NBCSG, group CUEdTOC. Neoadjuvant cisplatin, methotrexate, and vinblastine chemotherapy for muscle-invasive bladder cancer: a randomised controlled trial. International collaboration of trialists. Lancet 1999;354:533-40.</w:t>
      </w:r>
    </w:p>
    <w:p w:rsidR="004E5FBC" w:rsidRPr="004E5FBC" w:rsidRDefault="004E5FBC" w:rsidP="004E5FBC">
      <w:pPr>
        <w:pStyle w:val="EndNoteBibliography"/>
        <w:spacing w:after="0"/>
      </w:pPr>
      <w:r w:rsidRPr="004E5FBC">
        <w:t>8.</w:t>
      </w:r>
      <w:r w:rsidRPr="004E5FBC">
        <w:tab/>
        <w:t>Advanced Bladder Cancer (ABC) Meta-analysis Collaboration. Neoadjuvant chemotherapy in invasive bladder cancer: update of a systematic review and meta-analysis of individual patient data advanced bladder cancer (ABC) meta-analysis collaboration. Eur Urol 2005;48:202-5.</w:t>
      </w:r>
    </w:p>
    <w:p w:rsidR="004E5FBC" w:rsidRPr="004E5FBC" w:rsidRDefault="004E5FBC" w:rsidP="004E5FBC">
      <w:pPr>
        <w:pStyle w:val="EndNoteBibliography"/>
        <w:spacing w:after="0"/>
      </w:pPr>
      <w:r w:rsidRPr="004E5FBC">
        <w:t>9.</w:t>
      </w:r>
      <w:r w:rsidRPr="004E5FBC">
        <w:tab/>
        <w:t>Grossman HB, Natale RB, Tangen CM, et al. Neoadjuvant chemotherapy plus cystectomy compared with cystectomy alone for locally advanced bladder cancer. The New England journal of medicine 2003;349:859-66.</w:t>
      </w:r>
    </w:p>
    <w:p w:rsidR="004E5FBC" w:rsidRPr="004E5FBC" w:rsidRDefault="004E5FBC" w:rsidP="004E5FBC">
      <w:pPr>
        <w:pStyle w:val="EndNoteBibliography"/>
        <w:spacing w:after="0"/>
      </w:pPr>
      <w:r w:rsidRPr="004E5FBC">
        <w:t>10.</w:t>
      </w:r>
      <w:r w:rsidRPr="004E5FBC">
        <w:tab/>
        <w:t>Trialists ICo, Party MRCABCW, Research EOf, et al. International phase III trial assessing neoadjuvant cisplatin, methotrexate, and vinblastine chemotherapy for muscle-invasive bladder cancer: long-term results of the BA06 30894 trial. J Clin Oncol 2011;29:2171-7.</w:t>
      </w:r>
    </w:p>
    <w:p w:rsidR="004E5FBC" w:rsidRPr="004E5FBC" w:rsidRDefault="004E5FBC" w:rsidP="004E5FBC">
      <w:pPr>
        <w:pStyle w:val="EndNoteBibliography"/>
        <w:spacing w:after="0"/>
      </w:pPr>
      <w:r w:rsidRPr="004E5FBC">
        <w:t>11.</w:t>
      </w:r>
      <w:r w:rsidRPr="004E5FBC">
        <w:tab/>
        <w:t>De Santis M, Bellmunt J, Mead G, et al. Randomized phase II/III trial assessing gemcitabine/carboplatin and methotrexate/carboplatin/vinblastine in patients with advanced urothelial cancer who are unfit for cisplatin-based chemotherapy: EORTC study 30986. J Clin Oncol 2012;30:191-9.</w:t>
      </w:r>
    </w:p>
    <w:p w:rsidR="004E5FBC" w:rsidRPr="004E5FBC" w:rsidRDefault="004E5FBC" w:rsidP="004E5FBC">
      <w:pPr>
        <w:pStyle w:val="EndNoteBibliography"/>
        <w:spacing w:after="0"/>
      </w:pPr>
      <w:r w:rsidRPr="004E5FBC">
        <w:t>12.</w:t>
      </w:r>
      <w:r w:rsidRPr="004E5FBC">
        <w:tab/>
        <w:t>von der Maase H, Hansen SW, Roberts JT, et al. Gemcitabine and cisplatin versus methotrexate, vinblastine, doxorubicin, and cisplatin in advanced or metastatic bladder cancer: results of a large, randomized, multinational, multicenter, phase III study. J Clin Oncol 2000;18:3068-77.</w:t>
      </w:r>
    </w:p>
    <w:p w:rsidR="004E5FBC" w:rsidRPr="004E5FBC" w:rsidRDefault="004E5FBC" w:rsidP="004E5FBC">
      <w:pPr>
        <w:pStyle w:val="EndNoteBibliography"/>
        <w:spacing w:after="0"/>
      </w:pPr>
      <w:r w:rsidRPr="004E5FBC">
        <w:t>13.</w:t>
      </w:r>
      <w:r w:rsidRPr="004E5FBC">
        <w:tab/>
        <w:t>von der Maase H, Sengelov L, Roberts JT, et al. Long-term survival results of a randomized trial comparing gemcitabine plus cisplatin, with methotrexate, vinblastine, doxorubicin, plus cisplatin in patients with bladder cancer. J Clin Oncol 2005;23:4602-8.</w:t>
      </w:r>
    </w:p>
    <w:p w:rsidR="004E5FBC" w:rsidRPr="004E5FBC" w:rsidRDefault="004E5FBC" w:rsidP="004E5FBC">
      <w:pPr>
        <w:pStyle w:val="EndNoteBibliography"/>
        <w:spacing w:after="0"/>
      </w:pPr>
      <w:r w:rsidRPr="004E5FBC">
        <w:t>14.</w:t>
      </w:r>
      <w:r w:rsidRPr="004E5FBC">
        <w:tab/>
        <w:t>Sylvester RJ, van der Meijden AP, Oosterlinck W, et al. Predicting recurrence and progression in individual patients with stage Ta T1 bladder cancer using EORTC risk tables: a combined analysis of 2596 patients from seven EORTC trials. Eur Urol 2006;49:466-5; discussion 75-7.</w:t>
      </w:r>
    </w:p>
    <w:p w:rsidR="004E5FBC" w:rsidRPr="004E5FBC" w:rsidRDefault="004E5FBC" w:rsidP="004E5FBC">
      <w:pPr>
        <w:pStyle w:val="EndNoteBibliography"/>
        <w:spacing w:after="0"/>
      </w:pPr>
      <w:r w:rsidRPr="004E5FBC">
        <w:t>15.</w:t>
      </w:r>
      <w:r w:rsidRPr="004E5FBC">
        <w:tab/>
        <w:t>Wiesner C, Pfitzenmaier J, Faldum A, Gillitzer R, Melchior SW, Thuroff JW. Lymph node metastases in non-muscle invasive bladder cancer are correlated with the number of transurethral resections and tumour upstaging at radical cystectomy. BJU international 2005;95:301-5.</w:t>
      </w:r>
    </w:p>
    <w:p w:rsidR="004E5FBC" w:rsidRPr="004E5FBC" w:rsidRDefault="004E5FBC" w:rsidP="004E5FBC">
      <w:pPr>
        <w:pStyle w:val="EndNoteBibliography"/>
        <w:spacing w:after="0"/>
      </w:pPr>
      <w:r w:rsidRPr="004E5FBC">
        <w:t>16.</w:t>
      </w:r>
      <w:r w:rsidRPr="004E5FBC">
        <w:tab/>
        <w:t>Herr HW, Donat SM. A re-staging transurethral resection predicts early progression of superficial bladder cancer. BJU international 2006;97:1194-8.</w:t>
      </w:r>
    </w:p>
    <w:p w:rsidR="004E5FBC" w:rsidRPr="004E5FBC" w:rsidRDefault="004E5FBC" w:rsidP="004E5FBC">
      <w:pPr>
        <w:pStyle w:val="EndNoteBibliography"/>
        <w:spacing w:after="0"/>
      </w:pPr>
      <w:r w:rsidRPr="004E5FBC">
        <w:lastRenderedPageBreak/>
        <w:t>17.</w:t>
      </w:r>
      <w:r w:rsidRPr="004E5FBC">
        <w:tab/>
        <w:t>Heney NM, Daly J, Prout GR, Jr., Nieh PT, Heaney JA, Trebeck NE. Biopsy of apparently normal urothelium in patients with bladder carcinoma. The Journal of urology 1978;120:559-60.</w:t>
      </w:r>
    </w:p>
    <w:p w:rsidR="004E5FBC" w:rsidRPr="004E5FBC" w:rsidRDefault="004E5FBC" w:rsidP="004E5FBC">
      <w:pPr>
        <w:pStyle w:val="EndNoteBibliography"/>
        <w:spacing w:after="0"/>
      </w:pPr>
      <w:r w:rsidRPr="004E5FBC">
        <w:t>18.</w:t>
      </w:r>
      <w:r w:rsidRPr="004E5FBC">
        <w:tab/>
        <w:t>Harris AL, Neal DE. Bladder cancer--field versus clonal origin. The New England journal of medicine 1992;326:759-61.</w:t>
      </w:r>
    </w:p>
    <w:p w:rsidR="004E5FBC" w:rsidRPr="004E5FBC" w:rsidRDefault="004E5FBC" w:rsidP="004E5FBC">
      <w:pPr>
        <w:pStyle w:val="EndNoteBibliography"/>
        <w:spacing w:after="0"/>
      </w:pPr>
      <w:r w:rsidRPr="004E5FBC">
        <w:t>19.</w:t>
      </w:r>
      <w:r w:rsidRPr="004E5FBC">
        <w:tab/>
        <w:t>Hafner C, Knuechel R, Zanardo L, et al. Evidence for oligoclonality and tumor spread by intraluminal seeding in multifocal urothelial carcinomas of the upper and lower urinary tract. Oncogene 2001;20:4910-5.</w:t>
      </w:r>
    </w:p>
    <w:p w:rsidR="004E5FBC" w:rsidRPr="004E5FBC" w:rsidRDefault="004E5FBC" w:rsidP="004E5FBC">
      <w:pPr>
        <w:pStyle w:val="EndNoteBibliography"/>
        <w:spacing w:after="0"/>
      </w:pPr>
      <w:r w:rsidRPr="004E5FBC">
        <w:t>20.</w:t>
      </w:r>
      <w:r w:rsidRPr="004E5FBC">
        <w:tab/>
        <w:t>Chen X, Liao J, Chen L, et al. En bloc transurethral resection with 2-micron continuous-wave laser for primary non-muscle-invasive bladder cancer: a randomized controlled trial. World journal of urology 2015;33:989-95.</w:t>
      </w:r>
    </w:p>
    <w:p w:rsidR="004E5FBC" w:rsidRPr="004E5FBC" w:rsidRDefault="004E5FBC" w:rsidP="004E5FBC">
      <w:pPr>
        <w:pStyle w:val="EndNoteBibliography"/>
        <w:spacing w:after="0"/>
      </w:pPr>
      <w:r w:rsidRPr="004E5FBC">
        <w:t>21.</w:t>
      </w:r>
      <w:r w:rsidRPr="004E5FBC">
        <w:tab/>
        <w:t>Hurle R, Lazzeri M, Colombo P, et al. "En Bloc" Resection of Nonmuscle Invasive Bladder Cancer: A Prospective Single-center Study. Urology 2016;90:126-30.</w:t>
      </w:r>
    </w:p>
    <w:p w:rsidR="004E5FBC" w:rsidRPr="004E5FBC" w:rsidRDefault="004E5FBC" w:rsidP="004E5FBC">
      <w:pPr>
        <w:pStyle w:val="EndNoteBibliography"/>
        <w:spacing w:after="0"/>
      </w:pPr>
      <w:r w:rsidRPr="004E5FBC">
        <w:t>22.</w:t>
      </w:r>
      <w:r w:rsidRPr="004E5FBC">
        <w:tab/>
        <w:t>Kramer MW, Rassweiler JJ, Klein J, et al. En bloc resection of urothelium carcinoma of the bladder (EBRUC): a European multicenter study to compare safety, efficacy, and outcome of laser and electrical en bloc transurethral resection of bladder tumor. World J Urol 2015;33:1937-43.</w:t>
      </w:r>
    </w:p>
    <w:p w:rsidR="004E5FBC" w:rsidRPr="004E5FBC" w:rsidRDefault="004E5FBC" w:rsidP="004E5FBC">
      <w:pPr>
        <w:pStyle w:val="EndNoteBibliography"/>
        <w:spacing w:after="0"/>
      </w:pPr>
      <w:r w:rsidRPr="004E5FBC">
        <w:t>23.</w:t>
      </w:r>
      <w:r w:rsidRPr="004E5FBC">
        <w:tab/>
        <w:t>Grossman HB, Stenzl A, Fradet Y, et al. Long-term decrease in bladder cancer recurrence with hexaminolevulinate enabled fluorescence cystoscopy. The Journal of urology 2012;188:58-62.</w:t>
      </w:r>
    </w:p>
    <w:p w:rsidR="004E5FBC" w:rsidRPr="004E5FBC" w:rsidRDefault="004E5FBC" w:rsidP="004E5FBC">
      <w:pPr>
        <w:pStyle w:val="EndNoteBibliography"/>
        <w:spacing w:after="0"/>
      </w:pPr>
      <w:r w:rsidRPr="004E5FBC">
        <w:t>24.</w:t>
      </w:r>
      <w:r w:rsidRPr="004E5FBC">
        <w:tab/>
        <w:t>Sylvester RJ, Oosterlinck W, Holmang S, et al. Systematic Review and Individual Patient Data Meta-analysis of Randomized Trials Comparing a Single Immediate Instillation of Chemotherapy After Transurethral Resection with Transurethral Resection Alone in Patients with Stage pTa-pT1 Urothelial Carcinoma of the Bladder: Which Patients Benefit from the Instillation? Eur Urol 2016;69:231-44.</w:t>
      </w:r>
    </w:p>
    <w:p w:rsidR="004E5FBC" w:rsidRPr="004E5FBC" w:rsidRDefault="004E5FBC" w:rsidP="004E5FBC">
      <w:pPr>
        <w:pStyle w:val="EndNoteBibliography"/>
        <w:spacing w:after="0"/>
      </w:pPr>
      <w:r w:rsidRPr="004E5FBC">
        <w:t>25.</w:t>
      </w:r>
      <w:r w:rsidRPr="004E5FBC">
        <w:tab/>
        <w:t>Morales A, Eidinger D, Bruce AW. Intracavitary Bacillus Calmette-Guerin in the treatment of superficial bladder tumors. The Journal of urology 1976;116:180-3.</w:t>
      </w:r>
    </w:p>
    <w:p w:rsidR="004E5FBC" w:rsidRPr="004E5FBC" w:rsidRDefault="004E5FBC" w:rsidP="004E5FBC">
      <w:pPr>
        <w:pStyle w:val="EndNoteBibliography"/>
        <w:spacing w:after="0"/>
      </w:pPr>
      <w:r w:rsidRPr="004E5FBC">
        <w:t>26.</w:t>
      </w:r>
      <w:r w:rsidRPr="004E5FBC">
        <w:tab/>
        <w:t>Gurpinar T, Truong LD, Wong HY, Griffith DP. Electromotive drug administration to the urinary bladder: an animal model and preliminary results. The Journal of urology 1996;156:1496-501.</w:t>
      </w:r>
    </w:p>
    <w:p w:rsidR="004E5FBC" w:rsidRPr="004E5FBC" w:rsidRDefault="004E5FBC" w:rsidP="004E5FBC">
      <w:pPr>
        <w:pStyle w:val="EndNoteBibliography"/>
        <w:spacing w:after="0"/>
      </w:pPr>
      <w:r w:rsidRPr="004E5FBC">
        <w:t>27.</w:t>
      </w:r>
      <w:r w:rsidRPr="004E5FBC">
        <w:tab/>
        <w:t>Di Stasi SM, Giannantoni A, Giurioli A, et al. Sequential BCG and electromotive mitomycin versus BCG alone for high-risk superficial bladder cancer: a randomised controlled trial. The lancet oncology 2006;7:43-51.</w:t>
      </w:r>
    </w:p>
    <w:p w:rsidR="004E5FBC" w:rsidRPr="004E5FBC" w:rsidRDefault="004E5FBC" w:rsidP="004E5FBC">
      <w:pPr>
        <w:pStyle w:val="EndNoteBibliography"/>
        <w:spacing w:after="0"/>
      </w:pPr>
      <w:r w:rsidRPr="004E5FBC">
        <w:t>28.</w:t>
      </w:r>
      <w:r w:rsidRPr="004E5FBC">
        <w:tab/>
        <w:t>Fahmy O, Khairul-Asri MG, Schubert T, et al. A systematic review and meta-analysis on the oncological long-term outcomes after trimodality therapy and radical cystectomy with or without neoadjuvant chemotherapy for muscle-invasive bladder cancer. Urologic oncology 2017.</w:t>
      </w:r>
    </w:p>
    <w:p w:rsidR="004E5FBC" w:rsidRPr="004E5FBC" w:rsidRDefault="004E5FBC" w:rsidP="004E5FBC">
      <w:pPr>
        <w:pStyle w:val="EndNoteBibliography"/>
        <w:spacing w:after="0"/>
      </w:pPr>
      <w:r w:rsidRPr="004E5FBC">
        <w:t>29.</w:t>
      </w:r>
      <w:r w:rsidRPr="004E5FBC">
        <w:tab/>
        <w:t>Shariat SF, Karakiewicz PI, Palapattu GS, et al. Outcomes of radical cystectomy for transitional cell carcinoma of the bladder: a contemporary series from the Bladder Cancer Research Consortium. The Journal of urology 2006;176:2414-22; discussion 22.</w:t>
      </w:r>
    </w:p>
    <w:p w:rsidR="004E5FBC" w:rsidRPr="004E5FBC" w:rsidRDefault="004E5FBC" w:rsidP="004E5FBC">
      <w:pPr>
        <w:pStyle w:val="EndNoteBibliography"/>
        <w:spacing w:after="0"/>
      </w:pPr>
      <w:r w:rsidRPr="004E5FBC">
        <w:t>30.</w:t>
      </w:r>
      <w:r w:rsidRPr="004E5FBC">
        <w:tab/>
        <w:t>Philip J, Manikandan R, Venugopal S, Desouza J, Javle PM. Orthotopic neobladder versus ileal conduit urinary diversion after cystectomy--a quality-of-life based comparison. Ann R Coll Surg Engl 2009;91:565-9.</w:t>
      </w:r>
    </w:p>
    <w:p w:rsidR="004E5FBC" w:rsidRPr="004E5FBC" w:rsidRDefault="004E5FBC" w:rsidP="004E5FBC">
      <w:pPr>
        <w:pStyle w:val="EndNoteBibliography"/>
        <w:spacing w:after="0"/>
      </w:pPr>
      <w:r w:rsidRPr="004E5FBC">
        <w:t>31.</w:t>
      </w:r>
      <w:r w:rsidRPr="004E5FBC">
        <w:tab/>
        <w:t>Zaid HB, Yang DY, Tollefson MK, et al. Efficacy and Safety of Intraoperative Tranexamic Acid Infusion for Reducing Blood Transfusion During Open Radical Cystectomy. Urology 2016;92:57-62.</w:t>
      </w:r>
    </w:p>
    <w:p w:rsidR="004E5FBC" w:rsidRPr="004E5FBC" w:rsidRDefault="004E5FBC" w:rsidP="004E5FBC">
      <w:pPr>
        <w:pStyle w:val="EndNoteBibliography"/>
        <w:spacing w:after="0"/>
      </w:pPr>
      <w:r w:rsidRPr="004E5FBC">
        <w:t>32.</w:t>
      </w:r>
      <w:r w:rsidRPr="004E5FBC">
        <w:tab/>
        <w:t>Smith J, Meng ZW, Lockyer R, et al. Evolution of the Southampton Enhanced Recovery Programme for radical cystectomy and the aggregation of marginal gains. BJU international 2014;114:375-83.</w:t>
      </w:r>
    </w:p>
    <w:p w:rsidR="004E5FBC" w:rsidRPr="004E5FBC" w:rsidRDefault="004E5FBC" w:rsidP="004E5FBC">
      <w:pPr>
        <w:pStyle w:val="EndNoteBibliography"/>
        <w:spacing w:after="0"/>
      </w:pPr>
      <w:r w:rsidRPr="004E5FBC">
        <w:t>33.</w:t>
      </w:r>
      <w:r w:rsidRPr="004E5FBC">
        <w:tab/>
        <w:t>Huddart RA, Birtle A, Maynard L, et al. Clinical and patient-reported outcomes of SPARE - a randomised feasibility study of selective bladder preservation versus radical cystectomy. BJU international 2017;120:639-50.</w:t>
      </w:r>
    </w:p>
    <w:p w:rsidR="004E5FBC" w:rsidRPr="004E5FBC" w:rsidRDefault="004E5FBC" w:rsidP="004E5FBC">
      <w:pPr>
        <w:pStyle w:val="EndNoteBibliography"/>
        <w:spacing w:after="0"/>
      </w:pPr>
      <w:r w:rsidRPr="004E5FBC">
        <w:t>34.</w:t>
      </w:r>
      <w:r w:rsidRPr="004E5FBC">
        <w:tab/>
        <w:t>James ND, Hussain SA, Hall E, et al. Radiotherapy with or without chemotherapy in muscle-invasive bladder cancer. The New England journal of medicine 2012;366:1477-88.</w:t>
      </w:r>
    </w:p>
    <w:p w:rsidR="004E5FBC" w:rsidRPr="004E5FBC" w:rsidRDefault="004E5FBC" w:rsidP="004E5FBC">
      <w:pPr>
        <w:pStyle w:val="EndNoteBibliography"/>
        <w:spacing w:after="0"/>
      </w:pPr>
      <w:r w:rsidRPr="004E5FBC">
        <w:t>35.</w:t>
      </w:r>
      <w:r w:rsidRPr="004E5FBC">
        <w:tab/>
        <w:t>Hoskin PJ, Rojas AM, Bentzen SM, Saunders MI. Radiotherapy with concurrent carbogen and nicotinamide in bladder carcinoma. J Clin Oncol 2010;28:4912-8.</w:t>
      </w:r>
    </w:p>
    <w:p w:rsidR="004E5FBC" w:rsidRPr="004E5FBC" w:rsidRDefault="004E5FBC" w:rsidP="004E5FBC">
      <w:pPr>
        <w:pStyle w:val="EndNoteBibliography"/>
        <w:spacing w:after="0"/>
      </w:pPr>
      <w:r w:rsidRPr="004E5FBC">
        <w:lastRenderedPageBreak/>
        <w:t>36.</w:t>
      </w:r>
      <w:r w:rsidRPr="004E5FBC">
        <w:tab/>
        <w:t>Choudhury A, Swindell R, Logue JP, et al. Phase II study of conformal hypofractionated radiotherapy with concurrent gemcitabine in muscle-invasive bladder cancer. J Clin Oncol 2011;29:733-8.</w:t>
      </w:r>
    </w:p>
    <w:p w:rsidR="004E5FBC" w:rsidRPr="004E5FBC" w:rsidRDefault="004E5FBC" w:rsidP="004E5FBC">
      <w:pPr>
        <w:pStyle w:val="EndNoteBibliography"/>
        <w:spacing w:after="0"/>
      </w:pPr>
      <w:r w:rsidRPr="004E5FBC">
        <w:t>37.</w:t>
      </w:r>
      <w:r w:rsidRPr="004E5FBC">
        <w:tab/>
        <w:t>Galsky MD, Pal SK, Chowdhury S, et al. Comparative effectiveness of gemcitabine plus cisplatin versus methotrexate, vinblastine, doxorubicin, plus cisplatin as neoadjuvant therapy for muscle-invasive bladder cancer. Cancer 2015;121:2586-93.</w:t>
      </w:r>
    </w:p>
    <w:p w:rsidR="004E5FBC" w:rsidRPr="004E5FBC" w:rsidRDefault="004E5FBC" w:rsidP="004E5FBC">
      <w:pPr>
        <w:pStyle w:val="EndNoteBibliography"/>
        <w:spacing w:after="0"/>
      </w:pPr>
      <w:r w:rsidRPr="004E5FBC">
        <w:t>38.</w:t>
      </w:r>
      <w:r w:rsidRPr="004E5FBC">
        <w:tab/>
        <w:t>Sternberg CN, de Mulder PH, Schornagel JH, et al. Randomized phase III trial of high-dose-intensity methotrexate, vinblastine, doxorubicin, and cisplatin (MVAC) chemotherapy and recombinant human granulocyte colony-stimulating factor versus classic MVAC in advanced urothelial tract tumors: European Organization for Research and Treatment of Cancer Protocol no. 30924. J Clin Oncol 2001;19:2638-46.</w:t>
      </w:r>
    </w:p>
    <w:p w:rsidR="004E5FBC" w:rsidRPr="004E5FBC" w:rsidRDefault="004E5FBC" w:rsidP="004E5FBC">
      <w:pPr>
        <w:pStyle w:val="EndNoteBibliography"/>
        <w:spacing w:after="0"/>
      </w:pPr>
      <w:r w:rsidRPr="004E5FBC">
        <w:t>39.</w:t>
      </w:r>
      <w:r w:rsidRPr="004E5FBC">
        <w:tab/>
        <w:t>Bajorin DF, Dodd PM, Mazumdar M, et al. Long-term survival in metastatic transitional-cell carcinoma and prognostic factors predicting outcome of therapy. J Clin Oncol 1999;17:3173-81.</w:t>
      </w:r>
    </w:p>
    <w:p w:rsidR="004E5FBC" w:rsidRPr="004E5FBC" w:rsidRDefault="004E5FBC" w:rsidP="004E5FBC">
      <w:pPr>
        <w:pStyle w:val="EndNoteBibliography"/>
        <w:spacing w:after="0"/>
      </w:pPr>
      <w:r w:rsidRPr="004E5FBC">
        <w:t>40.</w:t>
      </w:r>
      <w:r w:rsidRPr="004E5FBC">
        <w:tab/>
        <w:t>Galsky MD, Hahn NM, Rosenberg J, et al. Treatment of patients with metastatic urothelial cancer "unfit" for Cisplatin-based chemotherapy. J Clin Oncol 2011;29:2432-8.</w:t>
      </w:r>
    </w:p>
    <w:p w:rsidR="004E5FBC" w:rsidRPr="004E5FBC" w:rsidRDefault="004E5FBC" w:rsidP="004E5FBC">
      <w:pPr>
        <w:pStyle w:val="EndNoteBibliography"/>
        <w:spacing w:after="0"/>
      </w:pPr>
      <w:r w:rsidRPr="004E5FBC">
        <w:t>41.</w:t>
      </w:r>
      <w:r w:rsidRPr="004E5FBC">
        <w:tab/>
        <w:t>Bellmunt J, Theodore C, Demkov T, et al. Phase III trial of vinflunine plus best supportive care compared with best supportive care alone after a platinum-containing regimen in patients with advanced transitional cell carcinoma of the urothelial tract. J Clin Oncol 2009;27:4454-61.</w:t>
      </w:r>
    </w:p>
    <w:p w:rsidR="004E5FBC" w:rsidRPr="004E5FBC" w:rsidRDefault="004E5FBC" w:rsidP="004E5FBC">
      <w:pPr>
        <w:pStyle w:val="EndNoteBibliography"/>
        <w:spacing w:after="0"/>
      </w:pPr>
      <w:r w:rsidRPr="004E5FBC">
        <w:t>42.</w:t>
      </w:r>
      <w:r w:rsidRPr="004E5FBC">
        <w:tab/>
        <w:t>Jones RJ, Hussain SA, Protheroe AS, et al. Randomized Phase II Study Investigating Pazopanib Versus Weekly Paclitaxel in Relapsed or Progressive Urothelial Cancer. J Clin Oncol 2017;35:1770-7.</w:t>
      </w:r>
    </w:p>
    <w:p w:rsidR="004E5FBC" w:rsidRPr="004E5FBC" w:rsidRDefault="004E5FBC" w:rsidP="004E5FBC">
      <w:pPr>
        <w:pStyle w:val="EndNoteBibliography"/>
        <w:spacing w:after="0"/>
      </w:pPr>
      <w:r w:rsidRPr="004E5FBC">
        <w:t>43.</w:t>
      </w:r>
      <w:r w:rsidRPr="004E5FBC">
        <w:tab/>
        <w:t>Crabb SJ, Wheater M. Advances in Chemotherapy and Targeted Systemic Therapies for Urothelial Cancer. Curr Drug Ther 2010;5:17-28.</w:t>
      </w:r>
    </w:p>
    <w:p w:rsidR="004E5FBC" w:rsidRPr="004E5FBC" w:rsidRDefault="004E5FBC" w:rsidP="004E5FBC">
      <w:pPr>
        <w:pStyle w:val="EndNoteBibliography"/>
        <w:spacing w:after="0"/>
      </w:pPr>
      <w:r w:rsidRPr="004E5FBC">
        <w:t>44.</w:t>
      </w:r>
      <w:r w:rsidRPr="004E5FBC">
        <w:tab/>
        <w:t>Bellmunt J, de Wit R, Vaughn DJ, et al. Pembrolizumab as Second-Line Therapy for Advanced Urothelial Carcinoma. The New England journal of medicine 2017.</w:t>
      </w:r>
    </w:p>
    <w:p w:rsidR="004E5FBC" w:rsidRPr="004E5FBC" w:rsidRDefault="004E5FBC" w:rsidP="004E5FBC">
      <w:pPr>
        <w:pStyle w:val="EndNoteBibliography"/>
        <w:spacing w:after="0"/>
      </w:pPr>
      <w:r w:rsidRPr="004E5FBC">
        <w:t>45.</w:t>
      </w:r>
      <w:r w:rsidRPr="004E5FBC">
        <w:tab/>
        <w:t>Powles T, Duran I, van der Heijden MS, et al. Atezolizumab versus chemotherapy in patients with platinum-treated locally advanced or metastatic urothelial carcinoma (IMvigor211): a multicentre, open-label, phase 3 randomised controlled trial. Lancet 2017.</w:t>
      </w:r>
    </w:p>
    <w:p w:rsidR="004E5FBC" w:rsidRPr="004E5FBC" w:rsidRDefault="004E5FBC" w:rsidP="004E5FBC">
      <w:pPr>
        <w:pStyle w:val="EndNoteBibliography"/>
        <w:spacing w:after="0"/>
      </w:pPr>
      <w:r w:rsidRPr="004E5FBC">
        <w:t>46.</w:t>
      </w:r>
      <w:r w:rsidRPr="004E5FBC">
        <w:tab/>
        <w:t>Balar AV, Galsky MD, Rosenberg JE, et al. Atezolizumab as first-line treatment in cisplatin-ineligible patients with locally advanced and metastatic urothelial carcinoma: a single-arm, multicentre, phase 2 trial. Lancet 2017;389:67-76.</w:t>
      </w:r>
    </w:p>
    <w:p w:rsidR="004E5FBC" w:rsidRPr="004E5FBC" w:rsidRDefault="004E5FBC" w:rsidP="004E5FBC">
      <w:pPr>
        <w:pStyle w:val="EndNoteBibliography"/>
        <w:spacing w:after="0"/>
      </w:pPr>
      <w:r w:rsidRPr="004E5FBC">
        <w:t>47.</w:t>
      </w:r>
      <w:r w:rsidRPr="004E5FBC">
        <w:tab/>
        <w:t>Petrylak DP, de Wit R, Chi KN, et al. Ramucirumab plus docetaxel versus placebo plus docetaxel in patients with locally advanced or metastatic urothelial carcinoma after platinum-based therapy (RANGE): a randomised, double-blind, phase 3 trial. Lancet 2017;390:2266-77.</w:t>
      </w:r>
    </w:p>
    <w:p w:rsidR="004E5FBC" w:rsidRPr="004E5FBC" w:rsidRDefault="004E5FBC" w:rsidP="004E5FBC">
      <w:pPr>
        <w:pStyle w:val="EndNoteBibliography"/>
        <w:spacing w:after="0"/>
      </w:pPr>
      <w:r w:rsidRPr="004E5FBC">
        <w:t>48.</w:t>
      </w:r>
      <w:r w:rsidRPr="004E5FBC">
        <w:tab/>
        <w:t>Seiler R, Ashab HAD, Erho N, et al. Impact of Molecular Subtypes in Muscle-invasive Bladder Cancer on Predicting Response and Survival after Neoadjuvant Chemotherapy. Eur Urol 2017;72:544-54.</w:t>
      </w:r>
    </w:p>
    <w:p w:rsidR="004E5FBC" w:rsidRPr="004E5FBC" w:rsidRDefault="004E5FBC" w:rsidP="004E5FBC">
      <w:pPr>
        <w:pStyle w:val="EndNoteBibliography"/>
        <w:spacing w:after="0"/>
      </w:pPr>
      <w:r w:rsidRPr="004E5FBC">
        <w:t>49.</w:t>
      </w:r>
      <w:r w:rsidRPr="004E5FBC">
        <w:tab/>
        <w:t>Faltas BM, Prandi D, Tagawa ST, et al. Clonal evolution of chemotherapy-resistant urothelial carcinoma. Nature genetics 2016;48:1490-9.</w:t>
      </w:r>
    </w:p>
    <w:p w:rsidR="004E5FBC" w:rsidRPr="004E5FBC" w:rsidRDefault="004E5FBC" w:rsidP="004E5FBC">
      <w:pPr>
        <w:pStyle w:val="EndNoteBibliography"/>
        <w:spacing w:after="0"/>
      </w:pPr>
      <w:r w:rsidRPr="004E5FBC">
        <w:t>50.</w:t>
      </w:r>
      <w:r w:rsidRPr="004E5FBC">
        <w:tab/>
        <w:t>Thomsen MBH, Nordentoft I, Lamy P, et al. Comprehensive multiregional analysis of molecular heterogeneity in bladder cancer. Sci Rep 2017;7:11702.</w:t>
      </w:r>
    </w:p>
    <w:p w:rsidR="004E5FBC" w:rsidRPr="004E5FBC" w:rsidRDefault="004E5FBC" w:rsidP="004E5FBC">
      <w:pPr>
        <w:pStyle w:val="EndNoteBibliography"/>
        <w:spacing w:after="0"/>
      </w:pPr>
      <w:r w:rsidRPr="004E5FBC">
        <w:t>51.</w:t>
      </w:r>
      <w:r w:rsidRPr="004E5FBC">
        <w:tab/>
        <w:t>Patel KM, van der Vos KE, Smith CG, et al. Association Of Plasma And Urinary Mutant DNA With Clinical Outcomes In Muscle Invasive Bladder Cancer. Sci Rep 2017;7:5554.</w:t>
      </w:r>
    </w:p>
    <w:p w:rsidR="004E5FBC" w:rsidRPr="004E5FBC" w:rsidRDefault="004E5FBC" w:rsidP="004E5FBC">
      <w:pPr>
        <w:pStyle w:val="EndNoteBibliography"/>
        <w:spacing w:after="0"/>
      </w:pPr>
      <w:r w:rsidRPr="004E5FBC">
        <w:t>52.</w:t>
      </w:r>
      <w:r w:rsidRPr="004E5FBC">
        <w:tab/>
        <w:t>Birkenkamp-Demtroder K, Christensen E, Nordentoft I, et al. Monitoring Treatment Response and Metastatic Relapse in Advanced Bladder Cancer by Liquid Biopsy Analysis. Eur Urol 2018;73:535-40.</w:t>
      </w:r>
    </w:p>
    <w:p w:rsidR="004E5FBC" w:rsidRPr="004E5FBC" w:rsidRDefault="004E5FBC" w:rsidP="004E5FBC">
      <w:pPr>
        <w:pStyle w:val="EndNoteBibliography"/>
      </w:pPr>
      <w:r w:rsidRPr="004E5FBC">
        <w:t>53.</w:t>
      </w:r>
      <w:r w:rsidRPr="004E5FBC">
        <w:tab/>
        <w:t>Vandekerkhove G, Todenhofer T, Annala M, et al. Circulating Tumor DNA Reveals Clinically Actionable Somatic Genome of Metastatic Bladder Cancer. Clinical cancer research : an official journal of the American Association for Cancer Research 2017;23:6487-97.</w:t>
      </w:r>
    </w:p>
    <w:p w:rsidR="00132C0D" w:rsidRDefault="0026242F" w:rsidP="006B6645">
      <w:r>
        <w:fldChar w:fldCharType="end"/>
      </w:r>
      <w:r w:rsidR="00132C0D">
        <w:br w:type="page"/>
      </w:r>
    </w:p>
    <w:p w:rsidR="00132C0D" w:rsidRDefault="00132C0D" w:rsidP="00132C0D">
      <w:pPr>
        <w:spacing w:after="0" w:line="480" w:lineRule="auto"/>
        <w:contextualSpacing/>
      </w:pPr>
    </w:p>
    <w:tbl>
      <w:tblPr>
        <w:tblStyle w:val="TableGrid"/>
        <w:tblW w:w="0" w:type="auto"/>
        <w:tblLook w:val="04A0" w:firstRow="1" w:lastRow="0" w:firstColumn="1" w:lastColumn="0" w:noHBand="0" w:noVBand="1"/>
      </w:tblPr>
      <w:tblGrid>
        <w:gridCol w:w="2265"/>
        <w:gridCol w:w="2246"/>
        <w:gridCol w:w="2258"/>
        <w:gridCol w:w="2247"/>
      </w:tblGrid>
      <w:tr w:rsidR="00132C0D" w:rsidTr="009431EC">
        <w:tc>
          <w:tcPr>
            <w:tcW w:w="2310" w:type="dxa"/>
          </w:tcPr>
          <w:p w:rsidR="00132C0D" w:rsidRDefault="00132C0D" w:rsidP="009431EC">
            <w:pPr>
              <w:spacing w:line="480" w:lineRule="auto"/>
              <w:contextualSpacing/>
            </w:pPr>
          </w:p>
        </w:tc>
        <w:tc>
          <w:tcPr>
            <w:tcW w:w="2310" w:type="dxa"/>
          </w:tcPr>
          <w:p w:rsidR="00132C0D" w:rsidRDefault="00132C0D" w:rsidP="009431EC">
            <w:pPr>
              <w:spacing w:line="480" w:lineRule="auto"/>
              <w:contextualSpacing/>
            </w:pPr>
            <w:r>
              <w:t xml:space="preserve">Recurrence rate - </w:t>
            </w:r>
          </w:p>
          <w:p w:rsidR="00132C0D" w:rsidRPr="00132C0D" w:rsidRDefault="00132C0D" w:rsidP="009431EC">
            <w:pPr>
              <w:spacing w:line="480" w:lineRule="auto"/>
              <w:contextualSpacing/>
              <w:rPr>
                <w:b/>
              </w:rPr>
            </w:pPr>
            <w:r w:rsidRPr="00132C0D">
              <w:rPr>
                <w:b/>
              </w:rPr>
              <w:t>Low risk</w:t>
            </w:r>
          </w:p>
        </w:tc>
        <w:tc>
          <w:tcPr>
            <w:tcW w:w="2311" w:type="dxa"/>
          </w:tcPr>
          <w:p w:rsidR="00132C0D" w:rsidRDefault="00132C0D" w:rsidP="009431EC">
            <w:pPr>
              <w:spacing w:line="480" w:lineRule="auto"/>
              <w:contextualSpacing/>
            </w:pPr>
            <w:r>
              <w:t xml:space="preserve">Recurrence rate - </w:t>
            </w:r>
          </w:p>
          <w:p w:rsidR="00132C0D" w:rsidRPr="00132C0D" w:rsidRDefault="00132C0D" w:rsidP="009431EC">
            <w:pPr>
              <w:spacing w:line="480" w:lineRule="auto"/>
              <w:contextualSpacing/>
              <w:rPr>
                <w:b/>
              </w:rPr>
            </w:pPr>
            <w:r>
              <w:rPr>
                <w:b/>
              </w:rPr>
              <w:t>Intermediate risk</w:t>
            </w:r>
          </w:p>
        </w:tc>
        <w:tc>
          <w:tcPr>
            <w:tcW w:w="2311" w:type="dxa"/>
          </w:tcPr>
          <w:p w:rsidR="00132C0D" w:rsidRDefault="00132C0D" w:rsidP="009431EC">
            <w:pPr>
              <w:spacing w:line="480" w:lineRule="auto"/>
              <w:contextualSpacing/>
            </w:pPr>
            <w:r>
              <w:t xml:space="preserve">Recurrence rate - </w:t>
            </w:r>
          </w:p>
          <w:p w:rsidR="00132C0D" w:rsidRPr="00132C0D" w:rsidRDefault="00132C0D" w:rsidP="009431EC">
            <w:pPr>
              <w:spacing w:line="480" w:lineRule="auto"/>
              <w:contextualSpacing/>
              <w:rPr>
                <w:b/>
              </w:rPr>
            </w:pPr>
            <w:r>
              <w:rPr>
                <w:b/>
              </w:rPr>
              <w:t>High risk</w:t>
            </w:r>
          </w:p>
        </w:tc>
      </w:tr>
      <w:tr w:rsidR="00132C0D" w:rsidTr="009431EC">
        <w:tc>
          <w:tcPr>
            <w:tcW w:w="2310" w:type="dxa"/>
          </w:tcPr>
          <w:p w:rsidR="00132C0D" w:rsidRDefault="00132C0D" w:rsidP="009431EC">
            <w:pPr>
              <w:spacing w:line="480" w:lineRule="auto"/>
              <w:contextualSpacing/>
            </w:pPr>
            <w:r>
              <w:t>TURBT</w:t>
            </w:r>
          </w:p>
          <w:p w:rsidR="00132C0D" w:rsidRDefault="00132C0D" w:rsidP="009431EC">
            <w:pPr>
              <w:spacing w:line="480" w:lineRule="auto"/>
              <w:contextualSpacing/>
            </w:pPr>
            <w:r>
              <w:t>(EORTC)</w:t>
            </w:r>
          </w:p>
        </w:tc>
        <w:tc>
          <w:tcPr>
            <w:tcW w:w="2310" w:type="dxa"/>
          </w:tcPr>
          <w:p w:rsidR="00132C0D" w:rsidRDefault="00132C0D" w:rsidP="009431EC">
            <w:pPr>
              <w:spacing w:line="480" w:lineRule="auto"/>
              <w:contextualSpacing/>
            </w:pPr>
            <w:r>
              <w:t>1yr -15%</w:t>
            </w:r>
          </w:p>
          <w:p w:rsidR="00132C0D" w:rsidRDefault="00132C0D" w:rsidP="009431EC">
            <w:pPr>
              <w:spacing w:line="480" w:lineRule="auto"/>
              <w:contextualSpacing/>
            </w:pPr>
            <w:r>
              <w:t>5yr – 31%</w:t>
            </w:r>
          </w:p>
        </w:tc>
        <w:tc>
          <w:tcPr>
            <w:tcW w:w="2311" w:type="dxa"/>
          </w:tcPr>
          <w:p w:rsidR="00132C0D" w:rsidRDefault="00132C0D" w:rsidP="009431EC">
            <w:pPr>
              <w:spacing w:line="480" w:lineRule="auto"/>
              <w:contextualSpacing/>
            </w:pPr>
            <w:r>
              <w:t>1yr – 24%</w:t>
            </w:r>
          </w:p>
          <w:p w:rsidR="00132C0D" w:rsidRDefault="00132C0D" w:rsidP="009431EC">
            <w:pPr>
              <w:spacing w:line="480" w:lineRule="auto"/>
              <w:contextualSpacing/>
            </w:pPr>
            <w:r>
              <w:t>5yr – 46%</w:t>
            </w:r>
          </w:p>
        </w:tc>
        <w:tc>
          <w:tcPr>
            <w:tcW w:w="2311" w:type="dxa"/>
          </w:tcPr>
          <w:p w:rsidR="00132C0D" w:rsidRDefault="00132C0D" w:rsidP="009431EC">
            <w:pPr>
              <w:spacing w:line="480" w:lineRule="auto"/>
              <w:contextualSpacing/>
            </w:pPr>
            <w:r>
              <w:t>1yr – 61%</w:t>
            </w:r>
          </w:p>
          <w:p w:rsidR="00132C0D" w:rsidRDefault="00132C0D" w:rsidP="009431EC">
            <w:pPr>
              <w:spacing w:line="480" w:lineRule="auto"/>
              <w:contextualSpacing/>
            </w:pPr>
            <w:r>
              <w:t>5yr – 78%</w:t>
            </w:r>
          </w:p>
        </w:tc>
      </w:tr>
      <w:tr w:rsidR="00132C0D" w:rsidTr="009431EC">
        <w:tc>
          <w:tcPr>
            <w:tcW w:w="2310" w:type="dxa"/>
          </w:tcPr>
          <w:p w:rsidR="00132C0D" w:rsidRDefault="00132C0D" w:rsidP="009431EC">
            <w:pPr>
              <w:spacing w:line="480" w:lineRule="auto"/>
              <w:contextualSpacing/>
            </w:pPr>
            <w:proofErr w:type="spellStart"/>
            <w:r>
              <w:t>En</w:t>
            </w:r>
            <w:proofErr w:type="spellEnd"/>
            <w:r>
              <w:t>-bloc resection</w:t>
            </w:r>
          </w:p>
          <w:p w:rsidR="00132C0D" w:rsidRDefault="00132C0D" w:rsidP="009431EC">
            <w:pPr>
              <w:spacing w:line="480" w:lineRule="auto"/>
              <w:contextualSpacing/>
            </w:pPr>
            <w:r>
              <w:t>(amalgamation of papers)</w:t>
            </w:r>
          </w:p>
        </w:tc>
        <w:tc>
          <w:tcPr>
            <w:tcW w:w="2310" w:type="dxa"/>
          </w:tcPr>
          <w:p w:rsidR="00132C0D" w:rsidRDefault="00132C0D" w:rsidP="009431EC">
            <w:pPr>
              <w:spacing w:line="480" w:lineRule="auto"/>
              <w:contextualSpacing/>
            </w:pPr>
            <w:r>
              <w:t>1yr – 2.5%</w:t>
            </w:r>
          </w:p>
          <w:p w:rsidR="00132C0D" w:rsidRDefault="00132C0D" w:rsidP="009431EC">
            <w:pPr>
              <w:spacing w:line="480" w:lineRule="auto"/>
              <w:contextualSpacing/>
            </w:pPr>
            <w:r>
              <w:t>2yr – 0%</w:t>
            </w:r>
          </w:p>
        </w:tc>
        <w:tc>
          <w:tcPr>
            <w:tcW w:w="2311" w:type="dxa"/>
          </w:tcPr>
          <w:p w:rsidR="00132C0D" w:rsidRDefault="00132C0D" w:rsidP="009431EC">
            <w:pPr>
              <w:spacing w:line="480" w:lineRule="auto"/>
              <w:contextualSpacing/>
            </w:pPr>
            <w:r>
              <w:t>1yr – 11-12%</w:t>
            </w:r>
          </w:p>
          <w:p w:rsidR="00132C0D" w:rsidRDefault="00132C0D" w:rsidP="009431EC">
            <w:pPr>
              <w:spacing w:line="480" w:lineRule="auto"/>
              <w:contextualSpacing/>
            </w:pPr>
            <w:r>
              <w:t>2yr – 17%</w:t>
            </w:r>
          </w:p>
        </w:tc>
        <w:tc>
          <w:tcPr>
            <w:tcW w:w="2311" w:type="dxa"/>
          </w:tcPr>
          <w:p w:rsidR="00132C0D" w:rsidRDefault="00132C0D" w:rsidP="009431EC">
            <w:pPr>
              <w:spacing w:line="480" w:lineRule="auto"/>
              <w:contextualSpacing/>
            </w:pPr>
            <w:r>
              <w:t>1yr - 18.5-24.5%</w:t>
            </w:r>
          </w:p>
          <w:p w:rsidR="00132C0D" w:rsidRDefault="00132C0D" w:rsidP="009431EC">
            <w:pPr>
              <w:spacing w:line="480" w:lineRule="auto"/>
              <w:contextualSpacing/>
            </w:pPr>
            <w:r>
              <w:t>2yr – 22%</w:t>
            </w:r>
          </w:p>
        </w:tc>
      </w:tr>
    </w:tbl>
    <w:p w:rsidR="00132C0D" w:rsidRDefault="00132C0D" w:rsidP="00132C0D">
      <w:pPr>
        <w:spacing w:after="0" w:line="480" w:lineRule="auto"/>
        <w:contextualSpacing/>
      </w:pPr>
    </w:p>
    <w:p w:rsidR="00132C0D" w:rsidRPr="00EA091C" w:rsidRDefault="00132C0D" w:rsidP="00EA091C">
      <w:pPr>
        <w:spacing w:after="0" w:line="480" w:lineRule="auto"/>
        <w:contextualSpacing/>
      </w:pPr>
      <w:r>
        <w:t xml:space="preserve">Table 1: </w:t>
      </w:r>
      <w:r w:rsidRPr="00EA091C">
        <w:t xml:space="preserve">Recurrence rates between traditional TURBT using European Organisation for Research and Treatment of Cancer (EORTC) table figures for risk groups and </w:t>
      </w:r>
      <w:proofErr w:type="spellStart"/>
      <w:r w:rsidRPr="00EA091C">
        <w:t>en</w:t>
      </w:r>
      <w:proofErr w:type="spellEnd"/>
      <w:r w:rsidRPr="00EA091C">
        <w:t>-bloc resection.</w:t>
      </w:r>
      <w:r w:rsidRPr="00EA091C">
        <w:fldChar w:fldCharType="begin">
          <w:fldData xml:space="preserve">PEVuZE5vdGU+PENpdGU+PEF1dGhvcj5DaGVuPC9BdXRob3I+PFllYXI+MjAxNTwvWWVhcj48UmVj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</w:fldData>
        </w:fldChar>
      </w:r>
      <w:r w:rsidR="003F0408">
        <w:instrText xml:space="preserve"> ADDIN EN.CITE </w:instrText>
      </w:r>
      <w:r w:rsidR="003F0408">
        <w:fldChar w:fldCharType="begin">
          <w:fldData xml:space="preserve">PEVuZE5vdGU+PENpdGU+PEF1dGhvcj5DaGVuPC9BdXRob3I+PFllYXI+MjAxNTwvWWVhcj48UmVj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</w:fldData>
        </w:fldChar>
      </w:r>
      <w:r w:rsidR="003F0408">
        <w:instrText xml:space="preserve"> ADDIN EN.CITE.DATA </w:instrText>
      </w:r>
      <w:r w:rsidR="003F0408">
        <w:fldChar w:fldCharType="end"/>
      </w:r>
      <w:r w:rsidRPr="00EA091C">
        <w:fldChar w:fldCharType="separate"/>
      </w:r>
      <w:r w:rsidR="003F0408" w:rsidRPr="003F0408">
        <w:rPr>
          <w:noProof/>
          <w:vertAlign w:val="superscript"/>
        </w:rPr>
        <w:t>20-22</w:t>
      </w:r>
      <w:r w:rsidRPr="00EA091C">
        <w:fldChar w:fldCharType="end"/>
      </w:r>
    </w:p>
    <w:p w:rsidR="00EA091C" w:rsidRDefault="00EA091C">
      <w:r>
        <w:br w:type="page"/>
      </w:r>
    </w:p>
    <w:p w:rsidR="00EA091C" w:rsidRDefault="00EA091C" w:rsidP="00EA091C">
      <w:pPr>
        <w:spacing w:after="0" w:line="480" w:lineRule="auto"/>
        <w:contextualSpacing/>
      </w:pPr>
      <w:r>
        <w:rPr>
          <w:noProof/>
          <w:lang w:eastAsia="en-GB"/>
        </w:rPr>
        <w:lastRenderedPageBreak/>
        <w:drawing>
          <wp:inline distT="0" distB="0" distL="0" distR="0" wp14:anchorId="3BE987C2" wp14:editId="3F89BA24">
            <wp:extent cx="4295775" cy="2897982"/>
            <wp:effectExtent l="0" t="0" r="0" b="0"/>
            <wp:docPr id="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b="9843"/>
                    <a:stretch>
                      <a:fillRect/>
                    </a:stretch>
                  </pic:blipFill>
                  <pic:spPr bwMode="auto">
                    <a:xfrm>
                      <a:off x="0" y="0"/>
                      <a:ext cx="4299210" cy="2900299"/>
                    </a:xfrm>
                    <a:prstGeom prst="rect">
                      <a:avLst/>
                    </a:prstGeom>
                    <a:noFill/>
                  </pic:spPr>
                </pic:pic>
              </a:graphicData>
            </a:graphic>
          </wp:inline>
        </w:drawing>
      </w:r>
    </w:p>
    <w:p w:rsidR="00EA091C" w:rsidRDefault="00EA091C" w:rsidP="00EA091C">
      <w:pPr>
        <w:spacing w:after="0" w:line="480" w:lineRule="auto"/>
        <w:contextualSpacing/>
      </w:pPr>
    </w:p>
    <w:p w:rsidR="00AA2DCF" w:rsidRPr="00115145" w:rsidRDefault="00AA2DCF" w:rsidP="00115145">
      <w:pPr>
        <w:spacing w:after="0" w:line="480" w:lineRule="auto"/>
        <w:contextualSpacing/>
      </w:pPr>
      <w:r w:rsidRPr="00EA091C">
        <w:t>Figure</w:t>
      </w:r>
      <w:r w:rsidR="00944D82" w:rsidRPr="00EA091C">
        <w:t xml:space="preserve"> 1:  </w:t>
      </w:r>
      <w:r w:rsidRPr="00EA091C">
        <w:t xml:space="preserve">Schematic demonstrating the different </w:t>
      </w:r>
      <w:r w:rsidR="00EA091C">
        <w:t>T stages of bladder cancer with respect to bladder wall and extra-vesical invasion</w:t>
      </w:r>
      <w:r w:rsidRPr="00EA091C">
        <w:t>.</w:t>
      </w:r>
      <w:r w:rsidR="00115145">
        <w:t xml:space="preserve"> TX Primary tumour cannot be assessed. T0 No evidence of primary tumour. Ta Non-invasive papillary carcinoma. Tis Carcinoma in situ ('flat tumour'). T1 Tumour invades subepithelial connective tissue. </w:t>
      </w:r>
      <w:r w:rsidR="00115145" w:rsidRPr="00115145">
        <w:t>T2 cancer is confined to the inner (T2a) or outer (T2b) muscle layer of the bladder wall. T3 cancer invades beyond the bladder wall muscle layer to invade peri-vesical fat either microscopically (T3a) or macroscopically (T3b). T4 cancers invade directly to prostate, uterus or vagina (T4a)</w:t>
      </w:r>
      <w:r w:rsidR="001450F0">
        <w:t>, bowel</w:t>
      </w:r>
      <w:r w:rsidR="002A6AEE">
        <w:t xml:space="preserve"> </w:t>
      </w:r>
      <w:r w:rsidR="00115145" w:rsidRPr="00115145">
        <w:t>or pelvic or abdominal wall (T4b).</w:t>
      </w:r>
      <w:r w:rsidR="001450F0">
        <w:t xml:space="preserve"> For the purpose of this illustration only invasion into the rectum is illustrated as an example.</w:t>
      </w:r>
    </w:p>
    <w:p w:rsidR="00EA091C" w:rsidRDefault="00EA091C">
      <w:r>
        <w:br w:type="page"/>
      </w:r>
    </w:p>
    <w:p w:rsidR="00EA091C" w:rsidRDefault="00EA091C" w:rsidP="00EA091C">
      <w:pPr>
        <w:spacing w:after="0" w:line="480" w:lineRule="auto"/>
        <w:contextualSpacing/>
        <w:rPr>
          <w:noProof/>
        </w:rPr>
      </w:pPr>
    </w:p>
    <w:p w:rsidR="00EA091C" w:rsidRDefault="00EA091C" w:rsidP="00EA091C">
      <w:pPr>
        <w:spacing w:after="0" w:line="480" w:lineRule="auto"/>
        <w:contextualSpacing/>
        <w:rPr>
          <w:rFonts w:eastAsia="Cambria" w:cs="Times New Roman"/>
          <w:lang w:val="en-US" w:eastAsia="en-US"/>
        </w:rPr>
      </w:pPr>
    </w:p>
    <w:p w:rsidR="00EA091C" w:rsidRDefault="006546CB" w:rsidP="00EA091C">
      <w:pPr>
        <w:spacing w:after="0" w:line="480" w:lineRule="auto"/>
        <w:contextualSpacing/>
      </w:pPr>
      <w:r w:rsidRPr="006B6645" w:rsidDel="006546CB">
        <w:t xml:space="preserve"> </w:t>
      </w:r>
    </w:p>
    <w:p w:rsidR="00EA091C" w:rsidRDefault="00EA091C" w:rsidP="00EA091C">
      <w:pPr>
        <w:spacing w:after="0" w:line="480" w:lineRule="auto"/>
        <w:contextualSpacing/>
      </w:pPr>
    </w:p>
    <w:p w:rsidR="00EA091C" w:rsidRDefault="00EA091C" w:rsidP="00EA091C">
      <w:pPr>
        <w:spacing w:after="0" w:line="480" w:lineRule="auto"/>
        <w:contextualSpacing/>
      </w:pPr>
    </w:p>
    <w:p w:rsidR="00EA091C" w:rsidRPr="00EA091C" w:rsidRDefault="00EA091C" w:rsidP="00EA091C">
      <w:pPr>
        <w:spacing w:after="0" w:line="480" w:lineRule="auto"/>
        <w:contextualSpacing/>
      </w:pPr>
    </w:p>
    <w:sectPr w:rsidR="00EA091C" w:rsidRPr="00EA09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rr2ptxmsdax9e5wp3pz9px2wttrrrswzff&quot;&gt;My EndNote Library&lt;record-ids&gt;&lt;item&gt;9&lt;/item&gt;&lt;item&gt;25&lt;/item&gt;&lt;item&gt;26&lt;/item&gt;&lt;item&gt;28&lt;/item&gt;&lt;item&gt;33&lt;/item&gt;&lt;item&gt;41&lt;/item&gt;&lt;item&gt;43&lt;/item&gt;&lt;item&gt;44&lt;/item&gt;&lt;item&gt;45&lt;/item&gt;&lt;item&gt;47&lt;/item&gt;&lt;item&gt;50&lt;/item&gt;&lt;item&gt;51&lt;/item&gt;&lt;item&gt;160&lt;/item&gt;&lt;item&gt;584&lt;/item&gt;&lt;item&gt;748&lt;/item&gt;&lt;item&gt;759&lt;/item&gt;&lt;item&gt;769&lt;/item&gt;&lt;item&gt;780&lt;/item&gt;&lt;item&gt;833&lt;/item&gt;&lt;item&gt;834&lt;/item&gt;&lt;item&gt;838&lt;/item&gt;&lt;item&gt;842&lt;/item&gt;&lt;item&gt;844&lt;/item&gt;&lt;item&gt;847&lt;/item&gt;&lt;item&gt;849&lt;/item&gt;&lt;item&gt;850&lt;/item&gt;&lt;item&gt;852&lt;/item&gt;&lt;item&gt;860&lt;/item&gt;&lt;item&gt;945&lt;/item&gt;&lt;item&gt;957&lt;/item&gt;&lt;item&gt;1005&lt;/item&gt;&lt;item&gt;1008&lt;/item&gt;&lt;item&gt;1010&lt;/item&gt;&lt;/record-ids&gt;&lt;/item&gt;&lt;/Libraries&gt;"/>
  </w:docVars>
  <w:rsids>
    <w:rsidRoot w:val="0026242F"/>
    <w:rsid w:val="00010BA4"/>
    <w:rsid w:val="00061F6F"/>
    <w:rsid w:val="00074653"/>
    <w:rsid w:val="000B06EB"/>
    <w:rsid w:val="000B5209"/>
    <w:rsid w:val="000D1F96"/>
    <w:rsid w:val="00115145"/>
    <w:rsid w:val="00125C5A"/>
    <w:rsid w:val="00132C0D"/>
    <w:rsid w:val="001428D4"/>
    <w:rsid w:val="001450F0"/>
    <w:rsid w:val="00145E9D"/>
    <w:rsid w:val="001879A3"/>
    <w:rsid w:val="001B57C0"/>
    <w:rsid w:val="001C3C36"/>
    <w:rsid w:val="001D67E2"/>
    <w:rsid w:val="001F0449"/>
    <w:rsid w:val="001F4F66"/>
    <w:rsid w:val="00200FAE"/>
    <w:rsid w:val="002508E6"/>
    <w:rsid w:val="002520F8"/>
    <w:rsid w:val="00253A1A"/>
    <w:rsid w:val="0026242F"/>
    <w:rsid w:val="0026373E"/>
    <w:rsid w:val="00295AEA"/>
    <w:rsid w:val="002A6AEE"/>
    <w:rsid w:val="002C1E14"/>
    <w:rsid w:val="002D066F"/>
    <w:rsid w:val="002F613C"/>
    <w:rsid w:val="0030265F"/>
    <w:rsid w:val="003641C1"/>
    <w:rsid w:val="003679AB"/>
    <w:rsid w:val="0038073A"/>
    <w:rsid w:val="003F0408"/>
    <w:rsid w:val="00413011"/>
    <w:rsid w:val="00461165"/>
    <w:rsid w:val="00486C90"/>
    <w:rsid w:val="004B4F72"/>
    <w:rsid w:val="004D00D0"/>
    <w:rsid w:val="004E440E"/>
    <w:rsid w:val="004E5FBC"/>
    <w:rsid w:val="00525C0D"/>
    <w:rsid w:val="005564AD"/>
    <w:rsid w:val="00564768"/>
    <w:rsid w:val="005847B7"/>
    <w:rsid w:val="005A2AC1"/>
    <w:rsid w:val="005F72E8"/>
    <w:rsid w:val="00612DFE"/>
    <w:rsid w:val="00625855"/>
    <w:rsid w:val="006266BB"/>
    <w:rsid w:val="00642254"/>
    <w:rsid w:val="006546CB"/>
    <w:rsid w:val="00657697"/>
    <w:rsid w:val="0066099B"/>
    <w:rsid w:val="00674D16"/>
    <w:rsid w:val="00677641"/>
    <w:rsid w:val="00692C11"/>
    <w:rsid w:val="006938E4"/>
    <w:rsid w:val="006B6645"/>
    <w:rsid w:val="006E1863"/>
    <w:rsid w:val="006F76E2"/>
    <w:rsid w:val="00706631"/>
    <w:rsid w:val="007173D4"/>
    <w:rsid w:val="00842B8A"/>
    <w:rsid w:val="008455F6"/>
    <w:rsid w:val="008464D7"/>
    <w:rsid w:val="00896C3F"/>
    <w:rsid w:val="00897E04"/>
    <w:rsid w:val="008A2E8B"/>
    <w:rsid w:val="008B4DC5"/>
    <w:rsid w:val="008C5CCC"/>
    <w:rsid w:val="008F1839"/>
    <w:rsid w:val="009123D7"/>
    <w:rsid w:val="0093522D"/>
    <w:rsid w:val="0094337C"/>
    <w:rsid w:val="00944D82"/>
    <w:rsid w:val="009529D4"/>
    <w:rsid w:val="009C0AB7"/>
    <w:rsid w:val="009C79C1"/>
    <w:rsid w:val="009D35F4"/>
    <w:rsid w:val="00A369D0"/>
    <w:rsid w:val="00A36D46"/>
    <w:rsid w:val="00A42F83"/>
    <w:rsid w:val="00A508BE"/>
    <w:rsid w:val="00A510FA"/>
    <w:rsid w:val="00A53F51"/>
    <w:rsid w:val="00A65975"/>
    <w:rsid w:val="00A8663B"/>
    <w:rsid w:val="00AA15C9"/>
    <w:rsid w:val="00AA2DCF"/>
    <w:rsid w:val="00AC3AFB"/>
    <w:rsid w:val="00AC56C3"/>
    <w:rsid w:val="00AE0DAA"/>
    <w:rsid w:val="00B128C5"/>
    <w:rsid w:val="00B30A2F"/>
    <w:rsid w:val="00B528F1"/>
    <w:rsid w:val="00B73DA8"/>
    <w:rsid w:val="00B7772F"/>
    <w:rsid w:val="00B92F41"/>
    <w:rsid w:val="00B9786B"/>
    <w:rsid w:val="00BC5521"/>
    <w:rsid w:val="00BD3BD4"/>
    <w:rsid w:val="00BD6940"/>
    <w:rsid w:val="00BD7978"/>
    <w:rsid w:val="00BE67CA"/>
    <w:rsid w:val="00C02356"/>
    <w:rsid w:val="00C05FCE"/>
    <w:rsid w:val="00C161C7"/>
    <w:rsid w:val="00C41228"/>
    <w:rsid w:val="00C5130E"/>
    <w:rsid w:val="00C56B70"/>
    <w:rsid w:val="00C854E3"/>
    <w:rsid w:val="00CB77D9"/>
    <w:rsid w:val="00CF3DCD"/>
    <w:rsid w:val="00CF4619"/>
    <w:rsid w:val="00D15AB7"/>
    <w:rsid w:val="00D378B0"/>
    <w:rsid w:val="00D42BE5"/>
    <w:rsid w:val="00D57C9F"/>
    <w:rsid w:val="00D65CD5"/>
    <w:rsid w:val="00D76732"/>
    <w:rsid w:val="00D96F70"/>
    <w:rsid w:val="00DA235E"/>
    <w:rsid w:val="00DE2EF1"/>
    <w:rsid w:val="00DF5B0E"/>
    <w:rsid w:val="00E162F7"/>
    <w:rsid w:val="00E638F0"/>
    <w:rsid w:val="00E66607"/>
    <w:rsid w:val="00EA091C"/>
    <w:rsid w:val="00EB4C86"/>
    <w:rsid w:val="00ED747F"/>
    <w:rsid w:val="00F0090B"/>
    <w:rsid w:val="00F558BF"/>
    <w:rsid w:val="00F723AE"/>
    <w:rsid w:val="00F866C6"/>
    <w:rsid w:val="00FC0BDF"/>
    <w:rsid w:val="00FC6E00"/>
    <w:rsid w:val="00FD7451"/>
    <w:rsid w:val="00FF167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818C9"/>
  <w15:docId w15:val="{AB93E430-71B7-5841-87CB-3D80E3789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242F"/>
    <w:rPr>
      <w:color w:val="0000FF" w:themeColor="hyperlink"/>
      <w:u w:val="single"/>
    </w:rPr>
  </w:style>
  <w:style w:type="paragraph" w:customStyle="1" w:styleId="EndNoteBibliographyTitle">
    <w:name w:val="EndNote Bibliography Title"/>
    <w:basedOn w:val="Normal"/>
    <w:link w:val="EndNoteBibliographyTitleChar"/>
    <w:rsid w:val="002624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6242F"/>
    <w:rPr>
      <w:rFonts w:ascii="Calibri" w:hAnsi="Calibri" w:cs="Calibri"/>
      <w:noProof/>
    </w:rPr>
  </w:style>
  <w:style w:type="paragraph" w:customStyle="1" w:styleId="EndNoteBibliography">
    <w:name w:val="EndNote Bibliography"/>
    <w:basedOn w:val="Normal"/>
    <w:link w:val="EndNoteBibliographyChar"/>
    <w:rsid w:val="0026242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6242F"/>
    <w:rPr>
      <w:rFonts w:ascii="Calibri" w:hAnsi="Calibri" w:cs="Calibri"/>
      <w:noProof/>
    </w:rPr>
  </w:style>
  <w:style w:type="paragraph" w:styleId="BalloonText">
    <w:name w:val="Balloon Text"/>
    <w:basedOn w:val="Normal"/>
    <w:link w:val="BalloonTextChar"/>
    <w:uiPriority w:val="99"/>
    <w:semiHidden/>
    <w:unhideWhenUsed/>
    <w:rsid w:val="00D42B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BE5"/>
    <w:rPr>
      <w:rFonts w:ascii="Tahoma" w:hAnsi="Tahoma" w:cs="Tahoma"/>
      <w:sz w:val="16"/>
      <w:szCs w:val="16"/>
    </w:rPr>
  </w:style>
  <w:style w:type="character" w:styleId="CommentReference">
    <w:name w:val="annotation reference"/>
    <w:basedOn w:val="DefaultParagraphFont"/>
    <w:uiPriority w:val="99"/>
    <w:semiHidden/>
    <w:unhideWhenUsed/>
    <w:rsid w:val="00D42BE5"/>
    <w:rPr>
      <w:sz w:val="16"/>
      <w:szCs w:val="16"/>
    </w:rPr>
  </w:style>
  <w:style w:type="paragraph" w:styleId="CommentText">
    <w:name w:val="annotation text"/>
    <w:basedOn w:val="Normal"/>
    <w:link w:val="CommentTextChar"/>
    <w:uiPriority w:val="99"/>
    <w:semiHidden/>
    <w:unhideWhenUsed/>
    <w:rsid w:val="00D42BE5"/>
    <w:pPr>
      <w:spacing w:line="240" w:lineRule="auto"/>
    </w:pPr>
    <w:rPr>
      <w:sz w:val="20"/>
      <w:szCs w:val="20"/>
    </w:rPr>
  </w:style>
  <w:style w:type="character" w:customStyle="1" w:styleId="CommentTextChar">
    <w:name w:val="Comment Text Char"/>
    <w:basedOn w:val="DefaultParagraphFont"/>
    <w:link w:val="CommentText"/>
    <w:uiPriority w:val="99"/>
    <w:semiHidden/>
    <w:rsid w:val="00D42BE5"/>
    <w:rPr>
      <w:sz w:val="20"/>
      <w:szCs w:val="20"/>
    </w:rPr>
  </w:style>
  <w:style w:type="paragraph" w:styleId="CommentSubject">
    <w:name w:val="annotation subject"/>
    <w:basedOn w:val="CommentText"/>
    <w:next w:val="CommentText"/>
    <w:link w:val="CommentSubjectChar"/>
    <w:uiPriority w:val="99"/>
    <w:semiHidden/>
    <w:unhideWhenUsed/>
    <w:rsid w:val="00D42BE5"/>
    <w:rPr>
      <w:b/>
      <w:bCs/>
    </w:rPr>
  </w:style>
  <w:style w:type="character" w:customStyle="1" w:styleId="CommentSubjectChar">
    <w:name w:val="Comment Subject Char"/>
    <w:basedOn w:val="CommentTextChar"/>
    <w:link w:val="CommentSubject"/>
    <w:uiPriority w:val="99"/>
    <w:semiHidden/>
    <w:rsid w:val="00D42BE5"/>
    <w:rPr>
      <w:b/>
      <w:bCs/>
      <w:sz w:val="20"/>
      <w:szCs w:val="20"/>
    </w:rPr>
  </w:style>
  <w:style w:type="table" w:styleId="TableGrid">
    <w:name w:val="Table Grid"/>
    <w:basedOn w:val="TableNormal"/>
    <w:uiPriority w:val="59"/>
    <w:rsid w:val="00DA23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cerresearchuk.org/cancer-info/cancerstats/" TargetMode="External"/><Relationship Id="rId3" Type="http://schemas.openxmlformats.org/officeDocument/2006/relationships/settings" Target="settings.xml"/><Relationship Id="rId7" Type="http://schemas.openxmlformats.org/officeDocument/2006/relationships/hyperlink" Target="https://www.nice.org.uk/guidance/ng2"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nice.org.uk/guidance/ng2" TargetMode="External"/><Relationship Id="rId11" Type="http://schemas.openxmlformats.org/officeDocument/2006/relationships/theme" Target="theme/theme1.xml"/><Relationship Id="rId5" Type="http://schemas.openxmlformats.org/officeDocument/2006/relationships/hyperlink" Target="mailto:S.J.Crabb@southampton.ac.uk"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D7EFD5-B179-4803-8189-66F8A25CE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791</Words>
  <Characters>55813</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bb S.J</dc:creator>
  <cp:lastModifiedBy>Crabb S.J</cp:lastModifiedBy>
  <cp:revision>2</cp:revision>
  <dcterms:created xsi:type="dcterms:W3CDTF">2018-09-21T07:14:00Z</dcterms:created>
  <dcterms:modified xsi:type="dcterms:W3CDTF">2018-09-21T07:14:00Z</dcterms:modified>
</cp:coreProperties>
</file>